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12B42D5"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w:t>
      </w:r>
      <w:r w:rsidRPr="00B03F79">
        <w:t xml:space="preserve">. However, </w:t>
      </w:r>
      <w:r>
        <w:t xml:space="preserve">the number of observable gene conversion tracts per study has so far been limited </w:t>
      </w:r>
      <w:proofErr w:type="gramStart"/>
      <w:r>
        <w:t>by the use of</w:t>
      </w:r>
      <w:proofErr w:type="gramEnd"/>
      <w:r>
        <w:t xml:space="preserve">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w:t>
      </w:r>
      <w:r w:rsidR="00B23871">
        <w:t>We further estimate t</w:t>
      </w:r>
      <w:r w:rsidR="00B358AF" w:rsidRPr="00B358AF">
        <w:t xml:space="preserve">he </w:t>
      </w:r>
      <w:r w:rsidR="001610F6">
        <w:t>proportion of gene conversion tracts with the</w:t>
      </w:r>
      <w:r w:rsidR="00B358AF" w:rsidRPr="00B358AF">
        <w:t xml:space="preserve"> larger mean to be 0.00525 (95% CI: [0.005, 0.00525]).</w:t>
      </w:r>
      <w:r w:rsidR="002B5264">
        <w:t xml:space="preserve"> </w:t>
      </w:r>
      <w:r w:rsidR="007B4EEA" w:rsidRPr="007B4EEA">
        <w:t xml:space="preserve">After stratifying by crossover-hotspot overlap, we </w:t>
      </w:r>
      <w:r w:rsidR="00B43F62">
        <w:t>infer</w:t>
      </w:r>
      <w:r w:rsidR="007B4EEA" w:rsidRPr="007B4EEA">
        <w:t xml:space="preserve"> that tracts whose midpoints lie within </w:t>
      </w:r>
      <w:r w:rsidR="00DE2CBA">
        <w:t xml:space="preserve">crossover </w:t>
      </w:r>
      <w:r w:rsidR="007B4EEA" w:rsidRPr="007B4EEA">
        <w:t>hotspots are, on average, longer than th</w:t>
      </w:r>
      <w:r w:rsidR="00310474">
        <w:t>e remaining tracts.</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C8328C4"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bp based on detected allele conversions.</w:t>
      </w:r>
      <w:r w:rsidR="00965CFB">
        <w:fldChar w:fldCharType="begin"/>
      </w:r>
      <w:r w:rsidR="00965CFB">
        <w:instrText xml:space="preserve"> ADDIN ZOTERO_ITEM CSL_CITATION {"citationID":"44t0ev3i","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965CFB">
        <w:rPr>
          <w:rFonts w:ascii="Cambria Math" w:hAnsi="Cambria Math" w:cs="Cambria Math"/>
        </w:rPr>
        <w:instrText>∼</w:instrText>
      </w:r>
      <w:r w:rsidR="00965CF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965CFB">
        <w:fldChar w:fldCharType="separate"/>
      </w:r>
      <w:r w:rsidR="00965CFB" w:rsidRPr="00965CFB">
        <w:rPr>
          <w:rFonts w:ascii="Calibri" w:cs="Calibri"/>
          <w:kern w:val="0"/>
          <w:vertAlign w:val="superscript"/>
        </w:rPr>
        <w:t>1</w:t>
      </w:r>
      <w:r w:rsidR="00965CFB">
        <w:fldChar w:fldCharType="end"/>
      </w:r>
      <w:r>
        <w:t xml:space="preserve"> </w:t>
      </w:r>
      <w:r>
        <w:rPr>
          <w:rFonts w:hint="eastAsia"/>
        </w:rPr>
        <w:t xml:space="preserve">Using three-generation pedigrees helps to distinguish between allele conversions and genotype errors. </w:t>
      </w:r>
      <w:r>
        <w:t xml:space="preserve">It can be difficult to distinguish between </w:t>
      </w:r>
      <w:r>
        <w:rPr>
          <w:rFonts w:hint="eastAsia"/>
        </w:rPr>
        <w:t>allele conversions and genotype errors</w:t>
      </w:r>
      <w:r>
        <w:t xml:space="preserve"> when using two-generation pedigrees or sperm samples. </w:t>
      </w:r>
    </w:p>
    <w:p w14:paraId="3580E2B8" w14:textId="74E9DF19"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w:t>
      </w:r>
      <w:r w:rsidR="0057389E">
        <w:t>-</w:t>
      </w:r>
      <w:r>
        <w:t>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FEE51E6"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w:t>
      </w:r>
      <w:r w:rsidR="00965CFB">
        <w:fldChar w:fldCharType="begin"/>
      </w:r>
      <w:r w:rsidR="00965CFB">
        <w:instrText xml:space="preserve"> ADDIN ZOTERO_ITEM CSL_CITATION {"citationID":"Q4NASv0G","properties":{"formattedCitation":"\\super 7,8\\nosupersub{}","plainCitation":"7,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965CFB">
        <w:fldChar w:fldCharType="separate"/>
      </w:r>
      <w:r w:rsidR="00965CFB" w:rsidRPr="00965CFB">
        <w:rPr>
          <w:rFonts w:ascii="Calibri" w:cs="Calibri"/>
          <w:kern w:val="0"/>
          <w:vertAlign w:val="superscript"/>
        </w:rPr>
        <w:t>7,8</w:t>
      </w:r>
      <w:r w:rsidR="00965CFB">
        <w:fldChar w:fldCharType="end"/>
      </w:r>
      <w:r w:rsidR="00653EA9">
        <w:t xml:space="preserve"> </w:t>
      </w:r>
    </w:p>
    <w:p w14:paraId="49BD5E92" w14:textId="5B4550BB" w:rsidR="002C3F50" w:rsidRDefault="002C3F50" w:rsidP="00120A6F">
      <w:r>
        <w:lastRenderedPageBreak/>
        <w:t xml:space="preserve">Palsson et al. also found </w:t>
      </w:r>
      <w:r w:rsidR="00736FCC">
        <w:t xml:space="preserve">that </w:t>
      </w:r>
      <w:r>
        <w:t xml:space="preserve">the frequency of observed gene conversions </w:t>
      </w:r>
      <w:r w:rsidR="00983179">
        <w:t>was</w:t>
      </w:r>
      <w:r>
        <w:t xml:space="preserve"> </w:t>
      </w:r>
      <w:r w:rsidR="00736FCC">
        <w:t>much higher</w:t>
      </w:r>
      <w:r>
        <w:t xml:space="preserve"> in crossover recombination hotspots (22.4</w:t>
      </w:r>
      <w:r w:rsidR="00B270A9">
        <w:t>-</w:t>
      </w:r>
      <w:r>
        <w:t>fold and 13.7</w:t>
      </w:r>
      <w:r w:rsidR="00B270A9">
        <w:t>-</w:t>
      </w:r>
      <w:r>
        <w:t>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0F239BDA" w:rsidR="00026C35" w:rsidRDefault="00A7191C" w:rsidP="00120A6F">
      <w:proofErr w:type="gramStart"/>
      <w:r>
        <w:t xml:space="preserve">A </w:t>
      </w:r>
      <w:r w:rsidR="00ED389B">
        <w:t>large number</w:t>
      </w:r>
      <w:r>
        <w:t xml:space="preserve"> of</w:t>
      </w:r>
      <w:proofErr w:type="gramEnd"/>
      <w:r>
        <w:t xml:space="preserve">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1E1B46">
        <w:t>,</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6F2E22CB"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w:t>
      </w:r>
      <w:r w:rsidR="001D643B">
        <w:t>Additionally</w:t>
      </w:r>
      <w:r w:rsidR="008E5602">
        <w:t xml:space="preserve">,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368A7272"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t>
      </w:r>
      <w:r w:rsidR="00436793">
        <w:t xml:space="preserve">is </w:t>
      </w:r>
      <w:r w:rsidR="00F457B0">
        <w:rPr>
          <w:rFonts w:hint="eastAsia"/>
        </w:rPr>
        <w:t>a</w:t>
      </w:r>
      <w:r w:rsidR="00F457B0">
        <w:t xml:space="preserve">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1D643B">
        <w:t>A</w:t>
      </w:r>
      <w:r w:rsidR="00C65C31">
        <w:t xml:space="preserve"> mixture of two geometric components </w:t>
      </w:r>
      <w:r w:rsidR="00696799">
        <w:t>is</w:t>
      </w:r>
      <w:r w:rsidR="00516380">
        <w:t xml:space="preserve"> </w:t>
      </w:r>
      <w:r w:rsidR="002B4F37">
        <w:t>appropriate</w:t>
      </w:r>
      <w:r w:rsidR="00516380">
        <w:t xml:space="preserve"> if </w:t>
      </w:r>
      <w:r w:rsidR="006C7A22">
        <w:t xml:space="preserve">some proportion of </w:t>
      </w:r>
      <w:r w:rsidR="00866D7B">
        <w:t>gene conversion tracts ha</w:t>
      </w:r>
      <w:r w:rsidR="008E652A">
        <w:t>ve</w:t>
      </w:r>
      <w:r w:rsidR="00866D7B">
        <w:t xml:space="preserve">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t>For each</w:t>
      </w:r>
      <w:r w:rsidR="000B0111">
        <w:t xml:space="preserve"> tract length distribution, </w:t>
      </w:r>
      <w:r w:rsidR="000B0111">
        <w:lastRenderedPageBreak/>
        <w:t xml:space="preserve">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079D5404" w14:textId="77777777" w:rsidR="00F42DF7"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p>
    <w:p w14:paraId="3672BBB6" w14:textId="7274A018" w:rsidR="00807E9A" w:rsidRDefault="006556C7" w:rsidP="006556C7">
      <w:pPr>
        <w:rPr>
          <w:kern w:val="0"/>
          <w14:ligatures w14:val="none"/>
        </w:rPr>
      </w:pPr>
      <w:r>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 xml:space="preserve">In addition to estimating the mean length for all detected tracts, </w:t>
      </w:r>
      <w:r w:rsidR="00807E9A">
        <w:rPr>
          <w:kern w:val="0"/>
          <w14:ligatures w14:val="none"/>
        </w:rPr>
        <w:t xml:space="preserve">we stratify detected tracts based on whether they overlap with a </w:t>
      </w:r>
      <w:r w:rsidR="00E24569">
        <w:rPr>
          <w:kern w:val="0"/>
          <w14:ligatures w14:val="none"/>
        </w:rPr>
        <w:t xml:space="preserve">crossover </w:t>
      </w:r>
      <w:r w:rsidR="00807E9A">
        <w:rPr>
          <w:kern w:val="0"/>
          <w14:ligatures w14:val="none"/>
        </w:rPr>
        <w:t xml:space="preserve">recombination </w:t>
      </w:r>
      <w:proofErr w:type="gramStart"/>
      <w:r w:rsidR="00807E9A">
        <w:rPr>
          <w:kern w:val="0"/>
          <w14:ligatures w14:val="none"/>
        </w:rPr>
        <w:t xml:space="preserve">hotspot, </w:t>
      </w:r>
      <w:r w:rsidR="00F056D1">
        <w:rPr>
          <w:kern w:val="0"/>
          <w14:ligatures w14:val="none"/>
        </w:rPr>
        <w:t>and</w:t>
      </w:r>
      <w:proofErr w:type="gramEnd"/>
      <w:r w:rsidR="00F056D1">
        <w:rPr>
          <w:kern w:val="0"/>
          <w14:ligatures w14:val="none"/>
        </w:rPr>
        <w:t xml:space="preserve"> </w:t>
      </w:r>
      <w:r w:rsidR="00807E9A">
        <w:rPr>
          <w:kern w:val="0"/>
          <w14:ligatures w14:val="none"/>
        </w:rPr>
        <w:t>estimat</w:t>
      </w:r>
      <w:r w:rsidR="00F056D1">
        <w:rPr>
          <w:kern w:val="0"/>
          <w14:ligatures w14:val="none"/>
        </w:rPr>
        <w:t>e</w:t>
      </w:r>
      <w:r w:rsidR="00807E9A">
        <w:rPr>
          <w:kern w:val="0"/>
          <w14:ligatures w14:val="none"/>
        </w:rPr>
        <w:t xml:space="preserve"> the mean length separately for both sets of detected tracts.</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 xml:space="preserve">ll subjects </w:t>
      </w:r>
      <w:r w:rsidR="00EB1423">
        <w:lastRenderedPageBreak/>
        <w:t>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075202D1"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Allele conversions were considered to belong to the same gene conversion tract if they were located within 1.5 kb of each other, and if the membership of the two sub-clusters (representing the two alleles present in the IBD cluster) overlap</w:t>
      </w:r>
      <w:r w:rsidR="00D938E4">
        <w:t>ped</w:t>
      </w:r>
      <w:r w:rsidRPr="004823BF">
        <w:t xml:space="preserve">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lastRenderedPageBreak/>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066654C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w:t>
      </w:r>
      <w:r w:rsidR="00B60D8A">
        <w:t>4</w:t>
      </w:r>
      <w:r w:rsidR="008D28A2" w:rsidRPr="008D28A2">
        <w:t>%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w:t>
      </w:r>
      <w:r>
        <w:lastRenderedPageBreak/>
        <w:t>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23750743" w:rsidR="00120A6F" w:rsidRDefault="00120A6F" w:rsidP="00CE5F2D">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w:t>
      </w:r>
      <w:r w:rsidR="00E85455">
        <w:t>Lastly</w:t>
      </w:r>
      <w:r>
        <w:t xml:space="preserve">,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w:t>
      </w:r>
      <w:r>
        <w:rPr>
          <w:rFonts w:hint="eastAsia"/>
        </w:rPr>
        <w:lastRenderedPageBreak/>
        <w:t xml:space="preserve">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CE5F2D">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lastRenderedPageBreak/>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CE5F2D">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CE5F2D">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5E0A79CB" w:rsidR="00246DA7" w:rsidRPr="001F53BD" w:rsidRDefault="00875FCE" w:rsidP="00CE5F2D">
      <w:pPr>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w:t>
      </w:r>
      <w:r w:rsidR="00AC50F7">
        <w:t>a</w:t>
      </w:r>
      <w:r w:rsidRPr="00875FCE">
        <w:t xml:space="preserve"> sum of two independent and identically distributed geometric random variables, and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11C07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w:t>
      </w:r>
      <w:r w:rsidR="00E24569">
        <w:t xml:space="preserve">crossover </w:t>
      </w:r>
      <w:r>
        <w:t xml:space="preserve">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30DAAF99" w:rsidR="008E118F" w:rsidRDefault="008E118F" w:rsidP="005F43E2">
      <w:r>
        <w:t xml:space="preserve">In addition, we run a stratified analysis, stratifying observed tract lengths </w:t>
      </w:r>
      <w:r w:rsidR="005D0F73">
        <w:t>based on</w:t>
      </w:r>
      <w:r>
        <w:t xml:space="preserve"> </w:t>
      </w:r>
      <w:r w:rsidR="00807E9A">
        <w:t xml:space="preserve">whether they overlapped with a </w:t>
      </w:r>
      <w:r w:rsidR="009D7CA7">
        <w:t xml:space="preserve">crossover </w:t>
      </w:r>
      <w:r w:rsidR="00807E9A">
        <w:t xml:space="preserve">hotspot. </w:t>
      </w:r>
      <w:r w:rsidR="00D17040">
        <w:t xml:space="preserve">To avoid ascertainment bias, where longer tracts are more likely to overlap a </w:t>
      </w:r>
      <w:r w:rsidR="00E218F2">
        <w:t xml:space="preserve">crossover </w:t>
      </w:r>
      <w:r w:rsidR="00D17040">
        <w:t>hotspot by chance, we</w:t>
      </w:r>
      <w:r w:rsidR="00807E9A">
        <w:t xml:space="preserve"> defined</w:t>
      </w:r>
      <w:r w:rsidR="00D17040">
        <w:t xml:space="preserve"> overlap</w:t>
      </w:r>
      <w:r w:rsidR="00807E9A">
        <w:t xml:space="preserve"> </w:t>
      </w:r>
      <w:r w:rsidR="00D17040">
        <w:t xml:space="preserve">based on </w:t>
      </w:r>
      <w:r>
        <w:t>whether the</w:t>
      </w:r>
      <w:r w:rsidR="00A95E9B">
        <w:t xml:space="preserve"> midpoint of the</w:t>
      </w:r>
      <w:r>
        <w:t xml:space="preserve"> </w:t>
      </w:r>
      <w:r w:rsidR="00C00D27">
        <w:t xml:space="preserve">detected </w:t>
      </w:r>
      <w:r>
        <w:t xml:space="preserve">gene conversion tract </w:t>
      </w:r>
      <w:r w:rsidR="00385ECC">
        <w:t xml:space="preserve">was inside a </w:t>
      </w:r>
      <w:r w:rsidR="009D7CA7">
        <w:t xml:space="preserve">crossover </w:t>
      </w:r>
      <w:r w:rsidR="00385ECC">
        <w:t>hotspot</w:t>
      </w:r>
      <w:r>
        <w:t xml:space="preserve">. </w:t>
      </w:r>
      <w:r w:rsidR="005F43E2">
        <w:t xml:space="preserve">To define </w:t>
      </w:r>
      <w:r w:rsidR="009D7CA7">
        <w:t xml:space="preserve">crossover </w:t>
      </w:r>
      <w:r w:rsidR="005F43E2">
        <w:t xml:space="preserve">hotspots, we use </w:t>
      </w:r>
      <w:r w:rsidRPr="001F5DEF">
        <w:t xml:space="preserve">the </w:t>
      </w:r>
      <w:proofErr w:type="spellStart"/>
      <w:r w:rsidRPr="001F5DEF">
        <w:t>deCODE</w:t>
      </w:r>
      <w:proofErr w:type="spellEnd"/>
      <w:r w:rsidRPr="001F5DEF">
        <w:t xml:space="preserve"> genetic map </w:t>
      </w:r>
      <w:r w:rsidR="005F43E2">
        <w:t xml:space="preserve">from </w:t>
      </w:r>
      <w:r>
        <w:t>Halldorsson et al.</w:t>
      </w:r>
      <w:r w:rsidR="005F43E2">
        <w:t xml:space="preserve"> and follow their definition of</w:t>
      </w:r>
      <w:r w:rsidRPr="001F5DEF">
        <w:t xml:space="preserve"> </w:t>
      </w:r>
      <w:r w:rsidR="009D7CA7">
        <w:t>crossover</w:t>
      </w:r>
      <w:r w:rsidR="009D7CA7" w:rsidRPr="001F5DEF">
        <w:t xml:space="preserve"> </w:t>
      </w:r>
      <w:r w:rsidRPr="001F5DEF">
        <w:t xml:space="preserve">hotspots as regions with </w:t>
      </w:r>
      <w:r w:rsidR="009D7CA7">
        <w:t>crossover</w:t>
      </w:r>
      <w:r w:rsidR="009D7CA7" w:rsidRPr="001F5DEF">
        <w:t xml:space="preserve"> </w:t>
      </w:r>
      <w:r w:rsidRPr="001F5DEF">
        <w:t>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42BCFA3C" w:rsidR="008E118F" w:rsidRDefault="008E118F" w:rsidP="008E118F">
      <w:r>
        <w:t xml:space="preserve">We calculate local </w:t>
      </w:r>
      <w:r w:rsidR="009D7CA7">
        <w:t xml:space="preserve">crossover </w:t>
      </w:r>
      <w:r>
        <w:t xml:space="preserve">rates between nearby markers on each chromosome by dividing the genetic distance between the two markers by their physical distance. Initially, we calculate the local </w:t>
      </w:r>
      <w:r w:rsidR="009D7CA7">
        <w:t xml:space="preserve">crossover </w:t>
      </w:r>
      <w:r>
        <w:t xml:space="preserve">rate between the first marker in the genetic map, and the marker closest to it that is distant by at least 2 kb. We next calculate the local </w:t>
      </w:r>
      <w:r w:rsidR="009D7CA7">
        <w:t xml:space="preserve">crossover </w:t>
      </w:r>
      <w:r>
        <w:t xml:space="preserve">rate between this newly identified marker and the marker closest to it that is distant by at least 2 kb. We repeat this process until the last marker on this chromosome is included in a local </w:t>
      </w:r>
      <w:r w:rsidR="009D7CA7">
        <w:t xml:space="preserve">crossover </w:t>
      </w:r>
      <w:r>
        <w:t>rate calculation, or until we cannot identify further markers that are at least 2 kb away.</w:t>
      </w:r>
    </w:p>
    <w:p w14:paraId="52F8D67F" w14:textId="06BCA310" w:rsidR="008E118F" w:rsidRPr="008E118F" w:rsidRDefault="008E118F" w:rsidP="003B04A9">
      <w:r>
        <w:t xml:space="preserve">If the local </w:t>
      </w:r>
      <w:r w:rsidR="009D7CA7">
        <w:t xml:space="preserve">crossover </w:t>
      </w:r>
      <w:r>
        <w:t xml:space="preserve">rate between two markers is more than </w:t>
      </w:r>
      <w:r w:rsidRPr="001F5DEF">
        <w:t>ten times the genome-wide average</w:t>
      </w:r>
      <w:r>
        <w:t xml:space="preserve">, we classify the region spanning these markers as a </w:t>
      </w:r>
      <w:r w:rsidR="009D7CA7">
        <w:t xml:space="preserve">crossover </w:t>
      </w:r>
      <w:r>
        <w:t xml:space="preserve">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t>
      </w:r>
      <w:r w:rsidR="006F773E">
        <w:t xml:space="preserve">whether the midpoint of the corresponding detected gene conversion tract was </w:t>
      </w:r>
      <w:r w:rsidR="006F773E">
        <w:lastRenderedPageBreak/>
        <w:t xml:space="preserve">inside a </w:t>
      </w:r>
      <w:r w:rsidR="009D7CA7">
        <w:t xml:space="preserve">crossover </w:t>
      </w:r>
      <w:r w:rsidR="006F773E">
        <w:t>hotspot.</w:t>
      </w:r>
      <w:r w:rsidRPr="00B95476">
        <w:t xml:space="preserve"> </w:t>
      </w:r>
      <w:r>
        <w:t xml:space="preserve">We </w:t>
      </w:r>
      <w:r w:rsidRPr="00B95476">
        <w:t xml:space="preserve">then </w:t>
      </w:r>
      <w:r w:rsidR="00DE248F">
        <w:t>fit our model</w:t>
      </w:r>
      <w:r>
        <w:t>, separately for</w:t>
      </w:r>
      <w:r w:rsidR="00DB6A63">
        <w:t xml:space="preserve"> each set of tracts</w:t>
      </w:r>
      <w:r>
        <w: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72E4EAD2"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w:r w:rsidR="006A1DE6">
        <w:t>gene conversion tract lengths are</w:t>
      </w:r>
      <w:r>
        <w:t xml:space="preserve"> </w:t>
      </w:r>
      <w:r w:rsidR="006A1DE6">
        <w:t>assumed</w:t>
      </w:r>
      <w:r w:rsidR="00AD03E8">
        <w:t xml:space="preserve"> to</w:t>
      </w:r>
      <w:r w:rsidR="00B32C34">
        <w:t xml:space="preserve"> be</w:t>
      </w:r>
      <w:r w:rsidR="00AA31CA">
        <w:t xml:space="preserve"> drawn from</w:t>
      </w:r>
      <w:r w:rsidR="00B32C34">
        <w:t xml:space="preserv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0D40B87F">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119E3D8C"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w:t>
      </w:r>
      <w:r w:rsidR="00800EFF">
        <w:t>mixture</w:t>
      </w:r>
      <w:r>
        <w:t xml:space="preserve"> setting) range from 22.9 to </w:t>
      </w:r>
      <w:r w:rsidR="00800EFF">
        <w:t>-</w:t>
      </w:r>
      <w:r>
        <w:t>4. An AIC</w:t>
      </w:r>
      <w:r w:rsidR="00800EFF">
        <w:t xml:space="preserve"> difference</w:t>
      </w:r>
      <w:r>
        <w:t xml:space="preserve"> of </w:t>
      </w:r>
      <w:r w:rsidR="00800EFF">
        <w:t>-</w:t>
      </w:r>
      <w:r>
        <w:t xml:space="preserve">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17C6022F" w14:textId="1BCE0F55" w:rsidR="001240A3" w:rsidRDefault="00DE248F" w:rsidP="00120A6F">
      <w:r>
        <w:t xml:space="preserve">For the stratified analysis, we </w:t>
      </w:r>
      <w:r w:rsidR="00DA7236">
        <w:t>calculated the</w:t>
      </w:r>
      <w:r w:rsidR="0090344B">
        <w:t xml:space="preserve"> genome-wide average </w:t>
      </w:r>
      <w:r w:rsidR="009D7CA7">
        <w:t xml:space="preserve">crossover </w:t>
      </w:r>
      <w:r w:rsidR="0090344B">
        <w:t xml:space="preserve">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w:t>
      </w:r>
      <w:r w:rsidR="009D7CA7">
        <w:t xml:space="preserve">crossover </w:t>
      </w:r>
      <w:r w:rsidR="00491364">
        <w:t>hotspot.</w:t>
      </w:r>
      <w:r w:rsidR="00E3168B">
        <w:t xml:space="preserve"> </w:t>
      </w:r>
      <w:r w:rsidR="00D36128">
        <w:t xml:space="preserve">Of the 876,584 tracts detected from the UK Biobank sequence data, </w:t>
      </w:r>
      <w:r w:rsidR="009D7CA7">
        <w:t xml:space="preserve">the midpoints of </w:t>
      </w:r>
      <w:r w:rsidR="006974E6">
        <w:t>290,766</w:t>
      </w:r>
      <w:r w:rsidR="00030942">
        <w:t xml:space="preserve"> </w:t>
      </w:r>
      <w:r w:rsidR="008D18C4">
        <w:t>(3</w:t>
      </w:r>
      <w:r w:rsidR="006974E6">
        <w:t>3</w:t>
      </w:r>
      <w:r w:rsidR="008D18C4">
        <w:t>.</w:t>
      </w:r>
      <w:r w:rsidR="006974E6">
        <w:t>2</w:t>
      </w:r>
      <w:r w:rsidR="008D18C4">
        <w:t xml:space="preserve">%) </w:t>
      </w:r>
      <w:r w:rsidR="009D7CA7">
        <w:t xml:space="preserve">were contained </w:t>
      </w:r>
      <w:r w:rsidR="00030942">
        <w:t>with</w:t>
      </w:r>
      <w:r w:rsidR="009D7CA7">
        <w:t>in</w:t>
      </w:r>
      <w:r w:rsidR="00030942">
        <w:t xml:space="preserve"> a </w:t>
      </w:r>
      <w:r w:rsidR="009D7CA7">
        <w:t xml:space="preserve">crossover </w:t>
      </w:r>
      <w:r w:rsidR="00030942">
        <w:t>hotspot.</w:t>
      </w:r>
      <w:r w:rsidR="00291B69">
        <w:t xml:space="preserve"> </w:t>
      </w:r>
      <w:r w:rsidR="00E3168B">
        <w:t xml:space="preserve">For both </w:t>
      </w:r>
      <w:r w:rsidR="00F224A7">
        <w:t xml:space="preserve">tract sets, </w:t>
      </w:r>
      <w:r w:rsidR="001D2ED8">
        <w:t>the set of tracts</w:t>
      </w:r>
      <w:r w:rsidR="00E3168B">
        <w:t xml:space="preserve"> </w:t>
      </w:r>
      <w:r w:rsidR="009D7CA7">
        <w:t>with midpoint in</w:t>
      </w:r>
      <w:r w:rsidR="00DF51BB">
        <w:t xml:space="preserve"> a </w:t>
      </w:r>
      <w:r w:rsidR="00DB04A4">
        <w:t xml:space="preserve">crossover </w:t>
      </w:r>
      <w:r w:rsidR="00DF51BB">
        <w:t>hotspot</w:t>
      </w:r>
      <w:r w:rsidR="00F6668C">
        <w:t xml:space="preserve"> and </w:t>
      </w:r>
      <w:r w:rsidR="00F90F71">
        <w:t>the remaining tracts</w:t>
      </w:r>
      <w:r w:rsidR="00DF51BB">
        <w:t xml:space="preserve">, </w:t>
      </w:r>
      <w:r w:rsidR="006518C8">
        <w:t>the lowest AIC was obtained under the mixture setting</w:t>
      </w:r>
      <w:r w:rsidR="00291B69">
        <w:t xml:space="preserve">, so we report our results from </w:t>
      </w:r>
      <w:r w:rsidR="004B6ECA">
        <w:t>assuming that gene conversion tract lengths are drawn from the mixture distribution.</w:t>
      </w:r>
    </w:p>
    <w:p w14:paraId="33110DD7" w14:textId="6671DA4A" w:rsidR="001240A3" w:rsidRPr="00A058C9" w:rsidRDefault="00C43BC8" w:rsidP="00120A6F">
      <w:r w:rsidRPr="00A058C9">
        <w:lastRenderedPageBreak/>
        <w:t xml:space="preserve">For </w:t>
      </w:r>
      <w:r w:rsidR="00B277ED" w:rsidRPr="00A058C9">
        <w:t xml:space="preserve">detected tracts </w:t>
      </w:r>
      <w:r w:rsidR="00DB04A4">
        <w:t xml:space="preserve">with midpoint located within </w:t>
      </w:r>
      <w:r w:rsidR="00B277ED" w:rsidRPr="00A058C9">
        <w:t xml:space="preserve">a </w:t>
      </w:r>
      <w:r w:rsidR="00DB04A4">
        <w:t>crossover</w:t>
      </w:r>
      <w:r w:rsidR="00DB04A4" w:rsidRPr="00A058C9">
        <w:t xml:space="preserve"> </w:t>
      </w:r>
      <w:r w:rsidR="00B277ED" w:rsidRPr="00A058C9">
        <w:t xml:space="preserve">hotspot, </w:t>
      </w:r>
      <w:r w:rsidR="003F4DDB">
        <w:t>w</w:t>
      </w:r>
      <w:r w:rsidR="00B277ED" w:rsidRPr="00A058C9">
        <w:t xml:space="preserve">e estimate the mean of the first and second components to be </w:t>
      </w:r>
      <w:r w:rsidR="003767E2">
        <w:t>579.8</w:t>
      </w:r>
      <w:r w:rsidR="00B277ED" w:rsidRPr="00A058C9">
        <w:t xml:space="preserve"> </w:t>
      </w:r>
      <w:r w:rsidR="00E004F4" w:rsidRPr="00A058C9">
        <w:t xml:space="preserve">bp </w:t>
      </w:r>
      <w:r w:rsidR="00B277ED" w:rsidRPr="00A058C9">
        <w:t>(95% CI: [</w:t>
      </w:r>
      <w:r w:rsidR="003767E2">
        <w:t>574.8</w:t>
      </w:r>
      <w:r w:rsidR="00B277ED" w:rsidRPr="00A058C9">
        <w:t xml:space="preserve">, </w:t>
      </w:r>
      <w:r w:rsidR="003767E2">
        <w:t>585.5</w:t>
      </w:r>
      <w:r w:rsidR="00B277ED" w:rsidRPr="00A058C9">
        <w:t>]) and 2</w:t>
      </w:r>
      <w:r w:rsidR="003767E2">
        <w:t>0</w:t>
      </w:r>
      <w:r w:rsidR="00B277ED" w:rsidRPr="00A058C9">
        <w:t>.</w:t>
      </w:r>
      <w:r w:rsidR="003767E2">
        <w:t>3</w:t>
      </w:r>
      <w:r w:rsidR="00B277ED" w:rsidRPr="00A058C9">
        <w:t xml:space="preserve"> </w:t>
      </w:r>
      <w:r w:rsidR="00E004F4" w:rsidRPr="00A058C9">
        <w:t xml:space="preserve">bp </w:t>
      </w:r>
      <w:r w:rsidR="00B277ED" w:rsidRPr="00A058C9">
        <w:t>(95% CI: [</w:t>
      </w:r>
      <w:r w:rsidR="003767E2">
        <w:t>19</w:t>
      </w:r>
      <w:r w:rsidR="00A058C9" w:rsidRPr="00A058C9">
        <w:t>.7</w:t>
      </w:r>
      <w:r w:rsidR="00B277ED" w:rsidRPr="00A058C9">
        <w:t xml:space="preserve">, </w:t>
      </w:r>
      <w:r w:rsidR="00A058C9" w:rsidRPr="00A058C9">
        <w:t>21.</w:t>
      </w:r>
      <w:r w:rsidR="003767E2">
        <w:t>1</w:t>
      </w:r>
      <w:r w:rsidR="00B277ED" w:rsidRPr="00A058C9">
        <w:t>]) respectively.</w:t>
      </w:r>
      <w:r w:rsidR="003F4DDB">
        <w:t xml:space="preserve"> W</w:t>
      </w:r>
      <w:r w:rsidR="003F4DDB" w:rsidRPr="00A058C9">
        <w:t xml:space="preserve">e </w:t>
      </w:r>
      <w:r w:rsidR="00FE0EB4">
        <w:t xml:space="preserve">further </w:t>
      </w:r>
      <w:r w:rsidR="003F4DDB" w:rsidRPr="00A058C9">
        <w:t>estimate the mixing proportion for the first component to be 0.009</w:t>
      </w:r>
      <w:r w:rsidR="003767E2">
        <w:t>5</w:t>
      </w:r>
      <w:r w:rsidR="003F4DDB" w:rsidRPr="00A058C9">
        <w:t xml:space="preserve"> (95% CI: [0.009</w:t>
      </w:r>
      <w:r w:rsidR="003767E2">
        <w:t>25</w:t>
      </w:r>
      <w:r w:rsidR="003F4DDB" w:rsidRPr="00A058C9">
        <w:t>, 0.01]).</w:t>
      </w:r>
      <w:r w:rsidR="003F4DDB">
        <w:t xml:space="preserve"> </w:t>
      </w:r>
      <w:r w:rsidR="00B277ED" w:rsidRPr="00A058C9">
        <w:t>We estimate the overall mean to be 2</w:t>
      </w:r>
      <w:r w:rsidR="003767E2">
        <w:t>5.6</w:t>
      </w:r>
      <w:r w:rsidR="00B277ED" w:rsidRPr="00A058C9">
        <w:t xml:space="preserve"> </w:t>
      </w:r>
      <w:r w:rsidR="00C52CD7" w:rsidRPr="00A058C9">
        <w:t>bp</w:t>
      </w:r>
      <w:r w:rsidR="00753DDD" w:rsidRPr="00A058C9">
        <w:t xml:space="preserve"> </w:t>
      </w:r>
      <w:r w:rsidR="00B277ED" w:rsidRPr="00A058C9">
        <w:t>(95% CI: [</w:t>
      </w:r>
      <w:r w:rsidR="00A058C9" w:rsidRPr="00A058C9">
        <w:t>2</w:t>
      </w:r>
      <w:r w:rsidR="003767E2">
        <w:t>4</w:t>
      </w:r>
      <w:r w:rsidR="00A058C9" w:rsidRPr="00A058C9">
        <w:t>.</w:t>
      </w:r>
      <w:r w:rsidR="003767E2">
        <w:t>9</w:t>
      </w:r>
      <w:r w:rsidR="00B277ED" w:rsidRPr="00A058C9">
        <w:t xml:space="preserve">, </w:t>
      </w:r>
      <w:r w:rsidR="00A058C9" w:rsidRPr="00A058C9">
        <w:t>2</w:t>
      </w:r>
      <w:r w:rsidR="003767E2">
        <w:t>6</w:t>
      </w:r>
      <w:r w:rsidR="00A058C9" w:rsidRPr="00A058C9">
        <w:t>.</w:t>
      </w:r>
      <w:r w:rsidR="003767E2">
        <w:t>7</w:t>
      </w:r>
      <w:r w:rsidR="00B277ED" w:rsidRPr="00A058C9">
        <w:t xml:space="preserve">]).  </w:t>
      </w:r>
    </w:p>
    <w:p w14:paraId="3785E103" w14:textId="4EAEDCE4" w:rsidR="00DE248F" w:rsidRDefault="00EB41AD" w:rsidP="00120A6F">
      <w:r w:rsidRPr="00A058C9">
        <w:t xml:space="preserve">For detected tracts </w:t>
      </w:r>
      <w:r w:rsidR="00DB04A4">
        <w:t xml:space="preserve">with midpoint </w:t>
      </w:r>
      <w:r w:rsidR="006B1745" w:rsidRPr="00A058C9">
        <w:t xml:space="preserve">not </w:t>
      </w:r>
      <w:r w:rsidR="00DB04A4">
        <w:t>located within</w:t>
      </w:r>
      <w:r w:rsidR="00DB04A4" w:rsidRPr="00A058C9">
        <w:t xml:space="preserve"> </w:t>
      </w:r>
      <w:r w:rsidRPr="00A058C9">
        <w:t xml:space="preserve">a </w:t>
      </w:r>
      <w:r w:rsidR="00DB04A4">
        <w:t>crossover</w:t>
      </w:r>
      <w:r w:rsidR="00DB04A4" w:rsidRPr="00A058C9">
        <w:t xml:space="preserve"> </w:t>
      </w:r>
      <w:r w:rsidRPr="00A058C9">
        <w:t xml:space="preserve">hotspot, </w:t>
      </w:r>
      <w:r w:rsidR="00B63A04">
        <w:t>w</w:t>
      </w:r>
      <w:r w:rsidRPr="00A058C9">
        <w:t xml:space="preserve">e estimate the mean of the first and second components to be </w:t>
      </w:r>
      <w:r w:rsidR="003767E2">
        <w:t>813.9</w:t>
      </w:r>
      <w:r w:rsidR="0019038D" w:rsidRPr="00A058C9">
        <w:t xml:space="preserve"> bp</w:t>
      </w:r>
      <w:r w:rsidRPr="00A058C9">
        <w:t xml:space="preserve"> (95% CI: [</w:t>
      </w:r>
      <w:r w:rsidR="003767E2">
        <w:t>807.7</w:t>
      </w:r>
      <w:r w:rsidRPr="00A058C9">
        <w:t xml:space="preserve">, </w:t>
      </w:r>
      <w:r w:rsidR="003767E2">
        <w:t>819</w:t>
      </w:r>
      <w:r w:rsidR="00A058C9" w:rsidRPr="00A058C9">
        <w:t>.</w:t>
      </w:r>
      <w:r w:rsidR="003767E2">
        <w:t>3</w:t>
      </w:r>
      <w:r w:rsidRPr="00A058C9">
        <w:t xml:space="preserve">]) and </w:t>
      </w:r>
      <w:r w:rsidR="004B3198" w:rsidRPr="00A058C9">
        <w:t>15</w:t>
      </w:r>
      <w:r w:rsidR="007E0317" w:rsidRPr="00A058C9">
        <w:t>.</w:t>
      </w:r>
      <w:r w:rsidR="003767E2">
        <w:t>5</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w:t>
      </w:r>
      <w:r w:rsidR="003767E2">
        <w:t>6</w:t>
      </w:r>
      <w:r w:rsidRPr="00A058C9">
        <w:t xml:space="preserve">]) respectively. </w:t>
      </w:r>
      <w:r w:rsidR="00B63A04">
        <w:t>W</w:t>
      </w:r>
      <w:r w:rsidR="00B63A04" w:rsidRPr="00A058C9">
        <w:t xml:space="preserve">e </w:t>
      </w:r>
      <w:r w:rsidR="00FE0EB4">
        <w:t xml:space="preserve">further </w:t>
      </w:r>
      <w:r w:rsidR="00B63A04" w:rsidRPr="00A058C9">
        <w:t>estimate the mixing proportion for the first component to be 0.00</w:t>
      </w:r>
      <w:r w:rsidR="003767E2">
        <w:t>4</w:t>
      </w:r>
      <w:r w:rsidR="00B63A04" w:rsidRPr="00A058C9">
        <w:t xml:space="preserve"> (95% CI: [0.00375, 0.004]). </w:t>
      </w:r>
      <w:r w:rsidRPr="00A058C9">
        <w:t xml:space="preserve">We estimate the overall mean to be </w:t>
      </w:r>
      <w:r w:rsidR="007E0317" w:rsidRPr="00A058C9">
        <w:t>1</w:t>
      </w:r>
      <w:r w:rsidR="003767E2">
        <w:t>8.7</w:t>
      </w:r>
      <w:r w:rsidR="007E0317" w:rsidRPr="00A058C9">
        <w:t xml:space="preserve"> </w:t>
      </w:r>
      <w:r w:rsidR="000A10C1" w:rsidRPr="00A058C9">
        <w:t xml:space="preserve">bp </w:t>
      </w:r>
      <w:r w:rsidRPr="00A058C9">
        <w:t>(95% CI: [</w:t>
      </w:r>
      <w:r w:rsidR="00A058C9" w:rsidRPr="00A058C9">
        <w:t>17.</w:t>
      </w:r>
      <w:r w:rsidR="003767E2">
        <w:t>9</w:t>
      </w:r>
      <w:r w:rsidRPr="00A058C9">
        <w:t xml:space="preserve">, </w:t>
      </w:r>
      <w:r w:rsidR="00A058C9" w:rsidRPr="00A058C9">
        <w:t>18.</w:t>
      </w:r>
      <w:r w:rsidR="003767E2">
        <w:t>8</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44242A0E" w14:textId="01B41A82" w:rsidR="000655C7"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0655C7">
        <w:t>less than</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0993FED1" w:rsidR="00344DB4" w:rsidRDefault="00344DB4" w:rsidP="007A0EE8">
      <w:r w:rsidRPr="00344DB4">
        <w:t>We proposed a likelihood-based estimation method to infer the mean gene conversion tract length. Our method is inspired by a previous approach developed by Bet</w:t>
      </w:r>
      <w:r>
        <w:t>ra</w:t>
      </w:r>
      <w:r w:rsidRPr="00344DB4">
        <w:t xml:space="preserve">n et al., which was applied to gene </w:t>
      </w:r>
      <w:r w:rsidRPr="00344DB4">
        <w:lastRenderedPageBreak/>
        <w:t>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w:t>
      </w:r>
      <w:r w:rsidR="00060178">
        <w:t>Finally</w:t>
      </w:r>
      <w:r w:rsidR="00A16272">
        <w:t xml:space="preserve">, we </w:t>
      </w:r>
      <w:r w:rsidR="00D16724">
        <w:t>allow</w:t>
      </w:r>
      <w:r w:rsidR="00C14643">
        <w:t xml:space="preserve"> for the selection of the best fitting tract length distribution using AIC. </w:t>
      </w:r>
      <w:r w:rsidR="002E38C5">
        <w:t xml:space="preserve"> </w:t>
      </w:r>
    </w:p>
    <w:p w14:paraId="0B52AC74" w14:textId="0C92E72E"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w:t>
      </w:r>
      <w:r w:rsidR="003E6D7F">
        <w:t xml:space="preserve"> and</w:t>
      </w:r>
      <w:r w:rsidR="00073E79" w:rsidRPr="004D37BA">
        <w:t xml:space="preserve"> genotype errors, </w:t>
      </w:r>
      <w:r w:rsidR="003E6D7F">
        <w:t>as well as</w:t>
      </w:r>
      <w:r w:rsidR="00F86506">
        <w:t xml:space="preserve"> potential</w:t>
      </w:r>
      <w:r w:rsidR="00073E79" w:rsidRPr="004D37BA">
        <w:t xml:space="preserve">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relatively unbiased estimates across a range of tract length distributions</w:t>
      </w:r>
      <w:r>
        <w:t>.</w:t>
      </w:r>
      <w:r w:rsidR="00001012">
        <w:t xml:space="preserve"> </w:t>
      </w:r>
      <w:r w:rsidR="00C92F15">
        <w:t xml:space="preserve">Furthermore, </w:t>
      </w:r>
      <w:r w:rsidR="006C3D0C">
        <w:t xml:space="preserve">when the true tract </w:t>
      </w:r>
      <w:r w:rsidR="006C3D0C">
        <w:lastRenderedPageBreak/>
        <w:t xml:space="preserve">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628215F6"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w:t>
      </w:r>
      <w:r w:rsidR="00E85933">
        <w:t>a</w:t>
      </w:r>
      <w:r w:rsidR="00C85302">
        <w:t>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557AF768" w:rsidR="00AC1BD8" w:rsidRDefault="00AC1BD8" w:rsidP="00AC1BD8">
      <w:r w:rsidRPr="00AC1BD8">
        <w:t>We estimated the overall mean gene conversion tract length to be 20.6 bp (95% CI: [19.9, 20.7]), which is shorter than previous estimates. For instance, Palsson et al. reported mean tract lengths of 123 bp (95% 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00464A3E">
        <w:t xml:space="preserve"> M</w:t>
      </w:r>
      <w:r w:rsidRPr="00AC1BD8">
        <w:t xml:space="preserve">ethodological </w:t>
      </w:r>
      <w:r w:rsidRPr="00AC1BD8">
        <w:lastRenderedPageBreak/>
        <w:t xml:space="preserve">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6B6B940A"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Jeffreys and May inferred the range of mean gene conversion tract lengths (55</w:t>
      </w:r>
      <w:r w:rsidR="002D3902">
        <w:t>-</w:t>
      </w:r>
      <w:r w:rsidR="00AD38F1" w:rsidRPr="00AD38F1">
        <w:t xml:space="preserve">290 bp) by comparing observed </w:t>
      </w:r>
      <w:r w:rsidR="00AD38F1">
        <w:t>gene conversion lengths</w:t>
      </w:r>
      <w:r w:rsidR="00AD38F1" w:rsidRPr="00AD38F1">
        <w:t xml:space="preserve"> to simulated </w:t>
      </w:r>
      <w:r w:rsidR="00C03D5B">
        <w:t>tracts</w:t>
      </w:r>
      <w:r w:rsidR="00AD38F1" w:rsidRPr="00AD38F1">
        <w:t xml:space="preserve">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w:t>
      </w:r>
      <w:r w:rsidR="002F6FBD">
        <w:t xml:space="preserve">tract lengths </w:t>
      </w:r>
      <w:r w:rsidR="0087328F">
        <w:t>are</w:t>
      </w:r>
      <w:r w:rsidR="00D5413C">
        <w:t xml:space="preserv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proofErr w:type="gramStart"/>
      <w:r w:rsidR="003260D9">
        <w:t>similar to</w:t>
      </w:r>
      <w:proofErr w:type="gramEnd"/>
      <w:r w:rsidR="003260D9">
        <w:t xml:space="preserve"> our estimates.</w:t>
      </w:r>
    </w:p>
    <w:p w14:paraId="1B7B422C" w14:textId="743EE96C" w:rsidR="00161A0E" w:rsidRDefault="00161A0E" w:rsidP="009C7E32">
      <w:r>
        <w:t xml:space="preserve">We ran an additional analysis in which we stratified detected gene conversion tracts from the UK Biobank whole autosome data by whether </w:t>
      </w:r>
      <w:r w:rsidR="00DB04A4">
        <w:t>their midpoints were located</w:t>
      </w:r>
      <w:r>
        <w:t xml:space="preserve"> with</w:t>
      </w:r>
      <w:r w:rsidR="00E24569">
        <w:t>in</w:t>
      </w:r>
      <w:r>
        <w:t xml:space="preserve"> a </w:t>
      </w:r>
      <w:r w:rsidR="00E24569">
        <w:t xml:space="preserve">crossover </w:t>
      </w:r>
      <w:r>
        <w:t>hotspot. In both sets of tracts, the set of tracts with</w:t>
      </w:r>
      <w:r w:rsidR="00E24569">
        <w:t xml:space="preserve"> midpoints located within</w:t>
      </w:r>
      <w:r>
        <w:t xml:space="preserve"> a </w:t>
      </w:r>
      <w:r w:rsidR="00E24569">
        <w:t xml:space="preserve">crossover </w:t>
      </w:r>
      <w:r>
        <w:t xml:space="preserve">hotspot and the remaining tracts, AIC was smallest when assuming a mixture distribution for the true tract length distribution. Comparing the estimated parameters for the mixture distribution in each set, detected tracts </w:t>
      </w:r>
      <w:r w:rsidR="00BE04E5">
        <w:t>with</w:t>
      </w:r>
      <w:r w:rsidR="00E24569">
        <w:t xml:space="preserve"> midpoints located within a</w:t>
      </w:r>
      <w:r>
        <w:t xml:space="preserve"> hotspot were estimated to have a larger proportion of longer tracts (</w:t>
      </w:r>
      <w:r w:rsidRPr="00A058C9">
        <w:t>0.009</w:t>
      </w:r>
      <w:r>
        <w:t xml:space="preserve">5; </w:t>
      </w:r>
      <w:r w:rsidRPr="00A058C9">
        <w:t>95% CI: [0.009</w:t>
      </w:r>
      <w:r>
        <w:t>25</w:t>
      </w:r>
      <w:r w:rsidRPr="00A058C9">
        <w:t>, 0.01]</w:t>
      </w:r>
      <w:r>
        <w:t>) compared to the remaining</w:t>
      </w:r>
      <w:r w:rsidR="00DD2FC6">
        <w:t xml:space="preserve"> detected</w:t>
      </w:r>
      <w:r>
        <w:t xml:space="preserve"> tracts (</w:t>
      </w:r>
      <w:r w:rsidRPr="00A058C9">
        <w:t>0.00</w:t>
      </w:r>
      <w:r>
        <w:t xml:space="preserve">4; </w:t>
      </w:r>
      <w:r w:rsidRPr="00A058C9">
        <w:t>95% CI: [0.00375, 0.004])</w:t>
      </w:r>
      <w:r>
        <w:t>. The mean of the longer component of the mixture distribution was estimated to be smaller for hotspot tracts (579.8</w:t>
      </w:r>
      <w:r w:rsidRPr="00A058C9">
        <w:t xml:space="preserve"> bp</w:t>
      </w:r>
      <w:r>
        <w:t>;</w:t>
      </w:r>
      <w:r w:rsidRPr="00A058C9">
        <w:t xml:space="preserve"> 95% CI: [</w:t>
      </w:r>
      <w:r>
        <w:t>574.8</w:t>
      </w:r>
      <w:r w:rsidRPr="00A058C9">
        <w:t xml:space="preserve">, </w:t>
      </w:r>
      <w:r>
        <w:t>585.5</w:t>
      </w:r>
      <w:r w:rsidRPr="00A058C9">
        <w:t>])</w:t>
      </w:r>
      <w:r>
        <w:t xml:space="preserve"> compared to the remaining tracts (813.9</w:t>
      </w:r>
      <w:r w:rsidRPr="00A058C9">
        <w:t xml:space="preserve"> bp</w:t>
      </w:r>
      <w:r>
        <w:t xml:space="preserve">; </w:t>
      </w:r>
      <w:r w:rsidRPr="00A058C9">
        <w:t>95% CI: [</w:t>
      </w:r>
      <w:r>
        <w:t>807.7</w:t>
      </w:r>
      <w:r w:rsidRPr="00A058C9">
        <w:t xml:space="preserve">, </w:t>
      </w:r>
      <w:r>
        <w:t>819</w:t>
      </w:r>
      <w:r w:rsidRPr="00A058C9">
        <w:t>.</w:t>
      </w:r>
      <w:r>
        <w:t>3</w:t>
      </w:r>
      <w:r w:rsidRPr="00A058C9">
        <w:t>])</w:t>
      </w:r>
      <w:r>
        <w:t>. The mean of the shorter component of the mixture distribution was estimated to be larger for hotspot tracts (</w:t>
      </w:r>
      <w:r w:rsidRPr="00A058C9">
        <w:t>2</w:t>
      </w:r>
      <w:r>
        <w:t>0</w:t>
      </w:r>
      <w:r w:rsidRPr="00A058C9">
        <w:t>.</w:t>
      </w:r>
      <w:r>
        <w:t>3</w:t>
      </w:r>
      <w:r w:rsidRPr="00A058C9">
        <w:t xml:space="preserve"> bp</w:t>
      </w:r>
      <w:r>
        <w:t xml:space="preserve">; </w:t>
      </w:r>
      <w:r w:rsidRPr="00A058C9">
        <w:t>95% CI: [</w:t>
      </w:r>
      <w:r>
        <w:t>19</w:t>
      </w:r>
      <w:r w:rsidRPr="00A058C9">
        <w:t>.7, 21.</w:t>
      </w:r>
      <w:r>
        <w:t>1</w:t>
      </w:r>
      <w:r w:rsidRPr="00A058C9">
        <w:t>])</w:t>
      </w:r>
      <w:r>
        <w:t xml:space="preserve"> compared to the remaining tracts (</w:t>
      </w:r>
      <w:r w:rsidRPr="00A058C9">
        <w:t>15.</w:t>
      </w:r>
      <w:r>
        <w:t>5</w:t>
      </w:r>
      <w:r w:rsidRPr="00A058C9">
        <w:t xml:space="preserve"> bp</w:t>
      </w:r>
      <w:r>
        <w:t xml:space="preserve">; </w:t>
      </w:r>
      <w:r w:rsidRPr="00A058C9">
        <w:t>95% CI: [14.9, 15.</w:t>
      </w:r>
      <w:r>
        <w:t>6</w:t>
      </w:r>
      <w:r w:rsidRPr="00A058C9">
        <w:t>])</w:t>
      </w:r>
      <w:r>
        <w:t>. The overall mean was larger for hotspot tracts (</w:t>
      </w:r>
      <w:r w:rsidRPr="00A058C9">
        <w:t>2</w:t>
      </w:r>
      <w:r>
        <w:t>5.6</w:t>
      </w:r>
      <w:r w:rsidRPr="00A058C9">
        <w:t xml:space="preserve"> bp</w:t>
      </w:r>
      <w:r>
        <w:t xml:space="preserve">; </w:t>
      </w:r>
      <w:r w:rsidRPr="00A058C9">
        <w:t>95% CI: [2</w:t>
      </w:r>
      <w:r>
        <w:t>4</w:t>
      </w:r>
      <w:r w:rsidRPr="00A058C9">
        <w:t>.</w:t>
      </w:r>
      <w:r>
        <w:t>9</w:t>
      </w:r>
      <w:r w:rsidRPr="00A058C9">
        <w:t>, 2</w:t>
      </w:r>
      <w:r>
        <w:t>6</w:t>
      </w:r>
      <w:r w:rsidRPr="00A058C9">
        <w:t>.</w:t>
      </w:r>
      <w:r>
        <w:t>7</w:t>
      </w:r>
      <w:r w:rsidRPr="00A058C9">
        <w:t>])</w:t>
      </w:r>
      <w:r>
        <w:t xml:space="preserve"> compared to the remaining tracts (</w:t>
      </w:r>
      <w:r w:rsidRPr="00A058C9">
        <w:t>1</w:t>
      </w:r>
      <w:r>
        <w:t xml:space="preserve">8.7 </w:t>
      </w:r>
      <w:r w:rsidRPr="00A058C9">
        <w:t>bp</w:t>
      </w:r>
      <w:r>
        <w:t xml:space="preserve">; </w:t>
      </w:r>
      <w:r w:rsidRPr="00A058C9">
        <w:t>95% CI: [17.</w:t>
      </w:r>
      <w:r>
        <w:t>9</w:t>
      </w:r>
      <w:r w:rsidRPr="00A058C9">
        <w:t>, 18.</w:t>
      </w:r>
      <w:r>
        <w:t>8</w:t>
      </w:r>
      <w:r w:rsidRPr="00A058C9">
        <w:t>]).</w:t>
      </w:r>
      <w:r>
        <w:t xml:space="preserve"> </w:t>
      </w:r>
      <w:r w:rsidR="004B5FA1">
        <w:t>These</w:t>
      </w:r>
      <w:r>
        <w:t xml:space="preserve"> differences in the proportion of longer tracts, and in the mean lengths of the shorter and longer </w:t>
      </w:r>
      <w:r w:rsidR="00EC5FED">
        <w:t>components</w:t>
      </w:r>
      <w:r>
        <w:t xml:space="preserve"> were significant. This is a preliminary </w:t>
      </w:r>
      <w:proofErr w:type="gramStart"/>
      <w:r>
        <w:t>finding</w:t>
      </w:r>
      <w:proofErr w:type="gramEnd"/>
      <w:r>
        <w:t xml:space="preserve"> and we recommend further analysis to confirm this result. Recombination hotspots correlate with other genomic features such as GC rate,</w:t>
      </w:r>
      <w:r>
        <w:fldChar w:fldCharType="begin"/>
      </w:r>
      <w:r>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101381">
        <w:rPr>
          <w:rFonts w:ascii="Calibri" w:cs="Calibri"/>
          <w:kern w:val="0"/>
          <w:vertAlign w:val="superscript"/>
        </w:rPr>
        <w:t>21</w:t>
      </w:r>
      <w:r>
        <w:fldChar w:fldCharType="end"/>
      </w:r>
      <w:r>
        <w:t xml:space="preserve"> so the difference may be caused by factors other than </w:t>
      </w:r>
      <w:r w:rsidR="00E24569">
        <w:t xml:space="preserve">the </w:t>
      </w:r>
      <w:r>
        <w:t>recombination rate</w:t>
      </w:r>
      <w:r w:rsidR="00E24569">
        <w:t xml:space="preserve"> itself</w:t>
      </w:r>
      <w:r>
        <w:t>.</w:t>
      </w:r>
    </w:p>
    <w:p w14:paraId="407E735A" w14:textId="44760F93"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 xml:space="preserve">To appropriately model the lengths of these </w:t>
      </w:r>
      <w:r w:rsidR="00082B97">
        <w:t>longer</w:t>
      </w:r>
      <w:r w:rsidR="0052338D">
        <w:t xml:space="preserve"> tracts, we would need to apply a detection method that can reliably detect these tracts.</w:t>
      </w:r>
      <w:r w:rsidR="00F427DA">
        <w:t xml:space="preserve"> </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4691EAF7"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rsidR="00E83CCC">
        <w:t>Then</w:t>
      </w:r>
      <w:r>
        <w:t>,</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CE5F2D">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3AB75AAA" w:rsidR="006168C9" w:rsidRPr="003C028D" w:rsidRDefault="00E83CCC" w:rsidP="006168C9">
      <w:pPr>
        <w:jc w:val="left"/>
      </w:pPr>
      <w:r>
        <w:t>Then</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CE5F2D">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CE5F2D">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34E4B665"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w:t>
      </w:r>
      <w:r w:rsidR="009F77E9">
        <w:t>1</w:t>
      </w:r>
      <w:r>
        <w:t>):</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23B04826" w:rsidR="0042530A" w:rsidRDefault="0042530A" w:rsidP="0042530A">
      <w:r>
        <w:t xml:space="preserve">All </w:t>
      </w:r>
      <w:r w:rsidR="00816A4F">
        <w:t>five</w:t>
      </w:r>
      <w:r>
        <w:t xml:space="preserve">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6961F8B6"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w:t>
      </w:r>
      <w:r w:rsidR="00C812B6">
        <w:t>our estimate</w:t>
      </w:r>
      <w:r w:rsidR="00962354">
        <w:t xml:space="preserve"> of the mean</w:t>
      </w:r>
      <w:r w:rsidR="00993F18">
        <w:t>, as well as the</w:t>
      </w:r>
      <w:r w:rsidR="00FF7AEF">
        <w:t xml:space="preserve"> empirical</w:t>
      </w:r>
      <w:r w:rsidR="00993F18">
        <w:t xml:space="preserve"> coverage probability of </w:t>
      </w:r>
      <w:r w:rsidR="00D76808">
        <w:t>our</w:t>
      </w:r>
      <w:r w:rsidR="00FF7AEF">
        <w:t xml:space="preserve"> </w:t>
      </w:r>
      <w:r w:rsidR="00993F18">
        <w:t>95% confidence interval</w:t>
      </w:r>
      <w:r>
        <w:t xml:space="preserve"> </w:t>
      </w:r>
      <w:r w:rsidR="007B2C0A">
        <w:t xml:space="preserve">under all model settings </w:t>
      </w:r>
      <w:r w:rsidR="00FF7AEF">
        <w:t xml:space="preserve">across </w:t>
      </w:r>
      <w:r w:rsidR="00BB6E48">
        <w:t>100 sets of observed tract lengths generated using each of the five distributions</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w:t>
      </w:r>
      <w:r w:rsidR="002C24C9">
        <w:t>set of observed tract length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 xml:space="preserve">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w:t>
      </w:r>
      <w:r w:rsidRPr="00D57D90">
        <w:lastRenderedPageBreak/>
        <w:t>responsibility of the authors and does not necessarily represent the official views of the National Institutes of Health or the UK Biobank.</w:t>
      </w:r>
    </w:p>
    <w:p w14:paraId="745B1718" w14:textId="77777777" w:rsidR="00A84A64" w:rsidRDefault="00A84A64" w:rsidP="00A84A64">
      <w:pPr>
        <w:pStyle w:val="Heading1"/>
      </w:pPr>
      <w:r>
        <w:t>Data and code availability</w:t>
      </w:r>
    </w:p>
    <w:p w14:paraId="1DC31524" w14:textId="47E9D92F" w:rsidR="00A84A64" w:rsidRPr="00680B80" w:rsidRDefault="00F71AF4" w:rsidP="00120A6F">
      <w:r>
        <w:t xml:space="preserve">The data and the code </w:t>
      </w:r>
      <w:r w:rsidR="00453D4D">
        <w:t xml:space="preserve">generated during this study are available at </w:t>
      </w:r>
      <w:hyperlink r:id="rId10" w:history="1">
        <w:r w:rsidR="00C26B8B" w:rsidRPr="009937F8">
          <w:rPr>
            <w:rStyle w:val="Hyperlink"/>
          </w:rPr>
          <w:t>https://github.com/nobuakimasaki/gene-conversion-</w:t>
        </w:r>
        <w:r w:rsidR="00AC2DC5" w:rsidRPr="009937F8">
          <w:rPr>
            <w:rStyle w:val="Hyperlink"/>
          </w:rPr>
          <w:t>lengths</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790B0590" w14:textId="77777777" w:rsidR="00965CFB" w:rsidRPr="00965CFB" w:rsidRDefault="00F213C9" w:rsidP="00965CFB">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965CFB" w:rsidRPr="00965CFB">
        <w:rPr>
          <w:rFonts w:ascii="Calibri" w:cs="Calibri"/>
        </w:rPr>
        <w:t>1.</w:t>
      </w:r>
      <w:r w:rsidR="00965CFB" w:rsidRPr="00965CFB">
        <w:rPr>
          <w:rFonts w:ascii="Calibri" w:cs="Calibri"/>
        </w:rPr>
        <w:tab/>
        <w:t xml:space="preserve">Williams, A. L. </w:t>
      </w:r>
      <w:r w:rsidR="00965CFB" w:rsidRPr="00965CFB">
        <w:rPr>
          <w:rFonts w:ascii="Calibri" w:cs="Calibri"/>
          <w:i/>
          <w:iCs/>
        </w:rPr>
        <w:t>et al.</w:t>
      </w:r>
      <w:r w:rsidR="00965CFB" w:rsidRPr="00965CFB">
        <w:rPr>
          <w:rFonts w:ascii="Calibri" w:cs="Calibri"/>
        </w:rPr>
        <w:t xml:space="preserve"> Non-crossover gene conversions show strong GC bias and unexpected clustering in humans. </w:t>
      </w:r>
      <w:r w:rsidR="00965CFB" w:rsidRPr="00965CFB">
        <w:rPr>
          <w:rFonts w:ascii="Calibri" w:cs="Calibri"/>
          <w:i/>
          <w:iCs/>
        </w:rPr>
        <w:t>eLife</w:t>
      </w:r>
      <w:r w:rsidR="00965CFB" w:rsidRPr="00965CFB">
        <w:rPr>
          <w:rFonts w:ascii="Calibri" w:cs="Calibri"/>
        </w:rPr>
        <w:t xml:space="preserve"> </w:t>
      </w:r>
      <w:r w:rsidR="00965CFB" w:rsidRPr="00965CFB">
        <w:rPr>
          <w:rFonts w:ascii="Calibri" w:cs="Calibri"/>
          <w:b/>
          <w:bCs/>
        </w:rPr>
        <w:t>4</w:t>
      </w:r>
      <w:r w:rsidR="00965CFB" w:rsidRPr="00965CFB">
        <w:rPr>
          <w:rFonts w:ascii="Calibri" w:cs="Calibri"/>
        </w:rPr>
        <w:t>, e04637 (2015).</w:t>
      </w:r>
    </w:p>
    <w:p w14:paraId="36E14F69" w14:textId="77777777" w:rsidR="00965CFB" w:rsidRPr="00965CFB" w:rsidRDefault="00965CFB" w:rsidP="00965CFB">
      <w:pPr>
        <w:pStyle w:val="Bibliography"/>
        <w:rPr>
          <w:rFonts w:ascii="Calibri" w:cs="Calibri"/>
        </w:rPr>
      </w:pPr>
      <w:r w:rsidRPr="00965CFB">
        <w:rPr>
          <w:rFonts w:ascii="Calibri" w:cs="Calibri"/>
        </w:rPr>
        <w:t>2.</w:t>
      </w:r>
      <w:r w:rsidRPr="00965CFB">
        <w:rPr>
          <w:rFonts w:ascii="Calibri" w:cs="Calibri"/>
        </w:rPr>
        <w:tab/>
        <w:t xml:space="preserve">McMahill, M. S., Sham, C. W. &amp; Bishop, D. K. Synthesis-Dependent Strand Annealing in Meiosis. </w:t>
      </w:r>
      <w:r w:rsidRPr="00965CFB">
        <w:rPr>
          <w:rFonts w:ascii="Calibri" w:cs="Calibri"/>
          <w:i/>
          <w:iCs/>
        </w:rPr>
        <w:t>PLoS Biol</w:t>
      </w:r>
      <w:r w:rsidRPr="00965CFB">
        <w:rPr>
          <w:rFonts w:ascii="Calibri" w:cs="Calibri"/>
        </w:rPr>
        <w:t xml:space="preserve"> </w:t>
      </w:r>
      <w:r w:rsidRPr="00965CFB">
        <w:rPr>
          <w:rFonts w:ascii="Calibri" w:cs="Calibri"/>
          <w:b/>
          <w:bCs/>
        </w:rPr>
        <w:t>5</w:t>
      </w:r>
      <w:r w:rsidRPr="00965CFB">
        <w:rPr>
          <w:rFonts w:ascii="Calibri" w:cs="Calibri"/>
        </w:rPr>
        <w:t>, e299 (2007).</w:t>
      </w:r>
    </w:p>
    <w:p w14:paraId="7CB050C6" w14:textId="77777777" w:rsidR="00965CFB" w:rsidRPr="00965CFB" w:rsidRDefault="00965CFB" w:rsidP="00965CFB">
      <w:pPr>
        <w:pStyle w:val="Bibliography"/>
        <w:rPr>
          <w:rFonts w:ascii="Calibri" w:cs="Calibri"/>
        </w:rPr>
      </w:pPr>
      <w:r w:rsidRPr="00965CFB">
        <w:rPr>
          <w:rFonts w:ascii="Calibri" w:cs="Calibri"/>
        </w:rPr>
        <w:t>3.</w:t>
      </w:r>
      <w:r w:rsidRPr="00965CFB">
        <w:rPr>
          <w:rFonts w:ascii="Calibri" w:cs="Calibri"/>
        </w:rPr>
        <w:tab/>
        <w:t xml:space="preserve">Jeffreys, A. J. &amp; May, C. A. Intense and highly localized gene conversion activity in human meiotic crossover hot spots. </w:t>
      </w:r>
      <w:r w:rsidRPr="00965CFB">
        <w:rPr>
          <w:rFonts w:ascii="Calibri" w:cs="Calibri"/>
          <w:i/>
          <w:iCs/>
        </w:rPr>
        <w:t>Nat Genet</w:t>
      </w:r>
      <w:r w:rsidRPr="00965CFB">
        <w:rPr>
          <w:rFonts w:ascii="Calibri" w:cs="Calibri"/>
        </w:rPr>
        <w:t xml:space="preserve"> </w:t>
      </w:r>
      <w:r w:rsidRPr="00965CFB">
        <w:rPr>
          <w:rFonts w:ascii="Calibri" w:cs="Calibri"/>
          <w:b/>
          <w:bCs/>
        </w:rPr>
        <w:t>36</w:t>
      </w:r>
      <w:r w:rsidRPr="00965CFB">
        <w:rPr>
          <w:rFonts w:ascii="Calibri" w:cs="Calibri"/>
        </w:rPr>
        <w:t>, 151–156 (2004).</w:t>
      </w:r>
    </w:p>
    <w:p w14:paraId="1317AFC6" w14:textId="77777777" w:rsidR="00965CFB" w:rsidRPr="00965CFB" w:rsidRDefault="00965CFB" w:rsidP="00965CFB">
      <w:pPr>
        <w:pStyle w:val="Bibliography"/>
        <w:rPr>
          <w:rFonts w:ascii="Calibri" w:cs="Calibri"/>
        </w:rPr>
      </w:pPr>
      <w:r w:rsidRPr="00965CFB">
        <w:rPr>
          <w:rFonts w:ascii="Calibri" w:cs="Calibri"/>
        </w:rPr>
        <w:t>4.</w:t>
      </w:r>
      <w:r w:rsidRPr="00965CFB">
        <w:rPr>
          <w:rFonts w:ascii="Calibri" w:cs="Calibri"/>
        </w:rPr>
        <w:tab/>
        <w:t xml:space="preserve">Odenthal-Hesse, L., Berg, I. L., Veselis, A., Jeffreys, A. J. &amp; May, C. A. Transmission Distortion Affecting Human Noncrossover but Not Crossover Recombination: A Hidden Source of Meiotic Drive. </w:t>
      </w:r>
      <w:r w:rsidRPr="00965CFB">
        <w:rPr>
          <w:rFonts w:ascii="Calibri" w:cs="Calibri"/>
          <w:i/>
          <w:iCs/>
        </w:rPr>
        <w:t>PLOS Genetics</w:t>
      </w:r>
      <w:r w:rsidRPr="00965CFB">
        <w:rPr>
          <w:rFonts w:ascii="Calibri" w:cs="Calibri"/>
        </w:rPr>
        <w:t xml:space="preserve"> </w:t>
      </w:r>
      <w:r w:rsidRPr="00965CFB">
        <w:rPr>
          <w:rFonts w:ascii="Calibri" w:cs="Calibri"/>
          <w:b/>
          <w:bCs/>
        </w:rPr>
        <w:t>10</w:t>
      </w:r>
      <w:r w:rsidRPr="00965CFB">
        <w:rPr>
          <w:rFonts w:ascii="Calibri" w:cs="Calibri"/>
        </w:rPr>
        <w:t>, e1004106 (2014).</w:t>
      </w:r>
    </w:p>
    <w:p w14:paraId="0EBEEB5E" w14:textId="77777777" w:rsidR="00965CFB" w:rsidRPr="00965CFB" w:rsidRDefault="00965CFB" w:rsidP="00965CFB">
      <w:pPr>
        <w:pStyle w:val="Bibliography"/>
        <w:rPr>
          <w:rFonts w:ascii="Calibri" w:cs="Calibri"/>
        </w:rPr>
      </w:pPr>
      <w:r w:rsidRPr="00965CFB">
        <w:rPr>
          <w:rFonts w:ascii="Calibri" w:cs="Calibri"/>
        </w:rPr>
        <w:t>5.</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rate of meiotic gene conversion varies by sex and age. </w:t>
      </w:r>
      <w:r w:rsidRPr="00965CFB">
        <w:rPr>
          <w:rFonts w:ascii="Calibri" w:cs="Calibri"/>
          <w:i/>
          <w:iCs/>
        </w:rPr>
        <w:t>Nat Genet</w:t>
      </w:r>
      <w:r w:rsidRPr="00965CFB">
        <w:rPr>
          <w:rFonts w:ascii="Calibri" w:cs="Calibri"/>
        </w:rPr>
        <w:t xml:space="preserve"> </w:t>
      </w:r>
      <w:r w:rsidRPr="00965CFB">
        <w:rPr>
          <w:rFonts w:ascii="Calibri" w:cs="Calibri"/>
          <w:b/>
          <w:bCs/>
        </w:rPr>
        <w:t>48</w:t>
      </w:r>
      <w:r w:rsidRPr="00965CFB">
        <w:rPr>
          <w:rFonts w:ascii="Calibri" w:cs="Calibri"/>
        </w:rPr>
        <w:t>, 1377–1384 (2016).</w:t>
      </w:r>
    </w:p>
    <w:p w14:paraId="4D581D9C" w14:textId="77777777" w:rsidR="00965CFB" w:rsidRPr="00965CFB" w:rsidRDefault="00965CFB" w:rsidP="00965CFB">
      <w:pPr>
        <w:pStyle w:val="Bibliography"/>
        <w:rPr>
          <w:rFonts w:ascii="Calibri" w:cs="Calibri"/>
        </w:rPr>
      </w:pPr>
      <w:r w:rsidRPr="00965CFB">
        <w:rPr>
          <w:rFonts w:ascii="Calibri" w:cs="Calibri"/>
        </w:rPr>
        <w:t>6.</w:t>
      </w:r>
      <w:r w:rsidRPr="00965CFB">
        <w:rPr>
          <w:rFonts w:ascii="Calibri" w:cs="Calibri"/>
        </w:rPr>
        <w:tab/>
        <w:t xml:space="preserve">Wall, J. D., Robinson, J. A. &amp; Cox, L. A. High-Resolution Estimates of Crossover and Noncrossover Recombination from a Captive Baboon Colony. </w:t>
      </w:r>
      <w:r w:rsidRPr="00965CFB">
        <w:rPr>
          <w:rFonts w:ascii="Calibri" w:cs="Calibri"/>
          <w:i/>
          <w:iCs/>
        </w:rPr>
        <w:t>Genome Biology and Evolution</w:t>
      </w:r>
      <w:r w:rsidRPr="00965CFB">
        <w:rPr>
          <w:rFonts w:ascii="Calibri" w:cs="Calibri"/>
        </w:rPr>
        <w:t xml:space="preserve"> </w:t>
      </w:r>
      <w:r w:rsidRPr="00965CFB">
        <w:rPr>
          <w:rFonts w:ascii="Calibri" w:cs="Calibri"/>
          <w:b/>
          <w:bCs/>
        </w:rPr>
        <w:t>14</w:t>
      </w:r>
      <w:r w:rsidRPr="00965CFB">
        <w:rPr>
          <w:rFonts w:ascii="Calibri" w:cs="Calibri"/>
        </w:rPr>
        <w:t>, evac040 (2022).</w:t>
      </w:r>
    </w:p>
    <w:p w14:paraId="4874C6CF" w14:textId="77777777" w:rsidR="00965CFB" w:rsidRPr="00965CFB" w:rsidRDefault="00965CFB" w:rsidP="00965CFB">
      <w:pPr>
        <w:pStyle w:val="Bibliography"/>
        <w:rPr>
          <w:rFonts w:ascii="Calibri" w:cs="Calibri"/>
        </w:rPr>
      </w:pPr>
      <w:r w:rsidRPr="00965CFB">
        <w:rPr>
          <w:rFonts w:ascii="Calibri" w:cs="Calibri"/>
        </w:rPr>
        <w:t>7.</w:t>
      </w:r>
      <w:r w:rsidRPr="00965CFB">
        <w:rPr>
          <w:rFonts w:ascii="Calibri" w:cs="Calibri"/>
        </w:rPr>
        <w:tab/>
        <w:t xml:space="preserve">Hardarson, M. T., Palsson, G. &amp; Halldorsson, B. V. NCOurd: modelling length distributions of NCO events and gene conversion tracts. </w:t>
      </w:r>
      <w:r w:rsidRPr="00965CFB">
        <w:rPr>
          <w:rFonts w:ascii="Calibri" w:cs="Calibri"/>
          <w:i/>
          <w:iCs/>
        </w:rPr>
        <w:t>Bioinformatics</w:t>
      </w:r>
      <w:r w:rsidRPr="00965CFB">
        <w:rPr>
          <w:rFonts w:ascii="Calibri" w:cs="Calibri"/>
        </w:rPr>
        <w:t xml:space="preserve"> </w:t>
      </w:r>
      <w:r w:rsidRPr="00965CFB">
        <w:rPr>
          <w:rFonts w:ascii="Calibri" w:cs="Calibri"/>
          <w:b/>
          <w:bCs/>
        </w:rPr>
        <w:t>39</w:t>
      </w:r>
      <w:r w:rsidRPr="00965CFB">
        <w:rPr>
          <w:rFonts w:ascii="Calibri" w:cs="Calibri"/>
        </w:rPr>
        <w:t>, btad485 (2023).</w:t>
      </w:r>
    </w:p>
    <w:p w14:paraId="42FBC492" w14:textId="77777777" w:rsidR="00965CFB" w:rsidRPr="00965CFB" w:rsidRDefault="00965CFB" w:rsidP="00965CFB">
      <w:pPr>
        <w:pStyle w:val="Bibliography"/>
        <w:rPr>
          <w:rFonts w:ascii="Calibri" w:cs="Calibri"/>
        </w:rPr>
      </w:pPr>
      <w:r w:rsidRPr="00965CFB">
        <w:rPr>
          <w:rFonts w:ascii="Calibri" w:cs="Calibri"/>
        </w:rPr>
        <w:lastRenderedPageBreak/>
        <w:t>8.</w:t>
      </w:r>
      <w:r w:rsidRPr="00965CFB">
        <w:rPr>
          <w:rFonts w:ascii="Calibri" w:cs="Calibri"/>
        </w:rPr>
        <w:tab/>
        <w:t xml:space="preserve">Palsson, G. </w:t>
      </w:r>
      <w:r w:rsidRPr="00965CFB">
        <w:rPr>
          <w:rFonts w:ascii="Calibri" w:cs="Calibri"/>
          <w:i/>
          <w:iCs/>
        </w:rPr>
        <w:t>et al.</w:t>
      </w:r>
      <w:r w:rsidRPr="00965CFB">
        <w:rPr>
          <w:rFonts w:ascii="Calibri" w:cs="Calibri"/>
        </w:rPr>
        <w:t xml:space="preserve"> Complete human recombination maps. </w:t>
      </w:r>
      <w:r w:rsidRPr="00965CFB">
        <w:rPr>
          <w:rFonts w:ascii="Calibri" w:cs="Calibri"/>
          <w:i/>
          <w:iCs/>
        </w:rPr>
        <w:t>Nature</w:t>
      </w:r>
      <w:r w:rsidRPr="00965CFB">
        <w:rPr>
          <w:rFonts w:ascii="Calibri" w:cs="Calibri"/>
        </w:rPr>
        <w:t xml:space="preserve"> </w:t>
      </w:r>
      <w:r w:rsidRPr="00965CFB">
        <w:rPr>
          <w:rFonts w:ascii="Calibri" w:cs="Calibri"/>
          <w:b/>
          <w:bCs/>
        </w:rPr>
        <w:t>639</w:t>
      </w:r>
      <w:r w:rsidRPr="00965CFB">
        <w:rPr>
          <w:rFonts w:ascii="Calibri" w:cs="Calibri"/>
        </w:rPr>
        <w:t>, 700–707 (2025).</w:t>
      </w:r>
    </w:p>
    <w:p w14:paraId="4FB0F8EB" w14:textId="77777777" w:rsidR="00965CFB" w:rsidRPr="00965CFB" w:rsidRDefault="00965CFB" w:rsidP="00965CFB">
      <w:pPr>
        <w:pStyle w:val="Bibliography"/>
        <w:rPr>
          <w:rFonts w:ascii="Calibri" w:cs="Calibri"/>
        </w:rPr>
      </w:pPr>
      <w:r w:rsidRPr="00965CFB">
        <w:rPr>
          <w:rFonts w:ascii="Calibri" w:cs="Calibri"/>
        </w:rPr>
        <w:t>9.</w:t>
      </w:r>
      <w:r w:rsidRPr="00965CFB">
        <w:rPr>
          <w:rFonts w:ascii="Calibri" w:cs="Calibri"/>
        </w:rPr>
        <w:tab/>
        <w:t xml:space="preserve">Browning, S. R. &amp; Browning, B. L. Biobank-scale inference of multi-individual identity by descent and gene conversion.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1</w:t>
      </w:r>
      <w:r w:rsidRPr="00965CFB">
        <w:rPr>
          <w:rFonts w:ascii="Calibri" w:cs="Calibri"/>
        </w:rPr>
        <w:t>, 691–700 (2024).</w:t>
      </w:r>
    </w:p>
    <w:p w14:paraId="534A2E14" w14:textId="77777777" w:rsidR="00965CFB" w:rsidRPr="00965CFB" w:rsidRDefault="00965CFB" w:rsidP="00965CFB">
      <w:pPr>
        <w:pStyle w:val="Bibliography"/>
        <w:rPr>
          <w:rFonts w:ascii="Calibri" w:cs="Calibri"/>
        </w:rPr>
      </w:pPr>
      <w:r w:rsidRPr="00965CFB">
        <w:rPr>
          <w:rFonts w:ascii="Calibri" w:cs="Calibri"/>
        </w:rPr>
        <w:t>10.</w:t>
      </w:r>
      <w:r w:rsidRPr="00965CFB">
        <w:rPr>
          <w:rFonts w:ascii="Calibri" w:cs="Calibri"/>
        </w:rPr>
        <w:tab/>
        <w:t xml:space="preserve">Hilliker, A. J. </w:t>
      </w:r>
      <w:r w:rsidRPr="00965CFB">
        <w:rPr>
          <w:rFonts w:ascii="Calibri" w:cs="Calibri"/>
          <w:i/>
          <w:iCs/>
        </w:rPr>
        <w:t>et al.</w:t>
      </w:r>
      <w:r w:rsidRPr="00965CFB">
        <w:rPr>
          <w:rFonts w:ascii="Calibri" w:cs="Calibri"/>
        </w:rPr>
        <w:t xml:space="preserve"> Meiotic gene conversion tract length distribution within the rosy locus of Drosophila melanogaster. </w:t>
      </w:r>
      <w:r w:rsidRPr="00965CFB">
        <w:rPr>
          <w:rFonts w:ascii="Calibri" w:cs="Calibri"/>
          <w:i/>
          <w:iCs/>
        </w:rPr>
        <w:t>Genetics</w:t>
      </w:r>
      <w:r w:rsidRPr="00965CFB">
        <w:rPr>
          <w:rFonts w:ascii="Calibri" w:cs="Calibri"/>
        </w:rPr>
        <w:t xml:space="preserve"> </w:t>
      </w:r>
      <w:r w:rsidRPr="00965CFB">
        <w:rPr>
          <w:rFonts w:ascii="Calibri" w:cs="Calibri"/>
          <w:b/>
          <w:bCs/>
        </w:rPr>
        <w:t>137</w:t>
      </w:r>
      <w:r w:rsidRPr="00965CFB">
        <w:rPr>
          <w:rFonts w:ascii="Calibri" w:cs="Calibri"/>
        </w:rPr>
        <w:t>, 1019–1026 (1994).</w:t>
      </w:r>
    </w:p>
    <w:p w14:paraId="5FD6A5E2" w14:textId="77777777" w:rsidR="00965CFB" w:rsidRPr="00965CFB" w:rsidRDefault="00965CFB" w:rsidP="00965CFB">
      <w:pPr>
        <w:pStyle w:val="Bibliography"/>
        <w:rPr>
          <w:rFonts w:ascii="Calibri" w:cs="Calibri"/>
        </w:rPr>
      </w:pPr>
      <w:r w:rsidRPr="00965CFB">
        <w:rPr>
          <w:rFonts w:ascii="Calibri" w:cs="Calibri"/>
        </w:rPr>
        <w:t>11.</w:t>
      </w:r>
      <w:r w:rsidRPr="00965CFB">
        <w:rPr>
          <w:rFonts w:ascii="Calibri" w:cs="Calibri"/>
        </w:rPr>
        <w:tab/>
        <w:t xml:space="preserve">Akaike, H. A new look at the statistical model identification. </w:t>
      </w:r>
      <w:r w:rsidRPr="00965CFB">
        <w:rPr>
          <w:rFonts w:ascii="Calibri" w:cs="Calibri"/>
          <w:i/>
          <w:iCs/>
        </w:rPr>
        <w:t>IEEE Transactions on Automatic Control</w:t>
      </w:r>
      <w:r w:rsidRPr="00965CFB">
        <w:rPr>
          <w:rFonts w:ascii="Calibri" w:cs="Calibri"/>
        </w:rPr>
        <w:t xml:space="preserve"> </w:t>
      </w:r>
      <w:r w:rsidRPr="00965CFB">
        <w:rPr>
          <w:rFonts w:ascii="Calibri" w:cs="Calibri"/>
          <w:b/>
          <w:bCs/>
        </w:rPr>
        <w:t>19</w:t>
      </w:r>
      <w:r w:rsidRPr="00965CFB">
        <w:rPr>
          <w:rFonts w:ascii="Calibri" w:cs="Calibri"/>
        </w:rPr>
        <w:t>, 716–723 (1974).</w:t>
      </w:r>
    </w:p>
    <w:p w14:paraId="48A6A92A" w14:textId="77777777" w:rsidR="00965CFB" w:rsidRPr="00965CFB" w:rsidRDefault="00965CFB" w:rsidP="00965CFB">
      <w:pPr>
        <w:pStyle w:val="Bibliography"/>
        <w:rPr>
          <w:rFonts w:ascii="Calibri" w:cs="Calibri"/>
        </w:rPr>
      </w:pPr>
      <w:r w:rsidRPr="00965CFB">
        <w:rPr>
          <w:rFonts w:ascii="Calibri" w:cs="Calibri"/>
        </w:rPr>
        <w:t>12.</w:t>
      </w:r>
      <w:r w:rsidRPr="00965CFB">
        <w:rPr>
          <w:rFonts w:ascii="Calibri" w:cs="Calibri"/>
        </w:rPr>
        <w:tab/>
        <w:t xml:space="preserve">Baumdicker, F. </w:t>
      </w:r>
      <w:r w:rsidRPr="00965CFB">
        <w:rPr>
          <w:rFonts w:ascii="Calibri" w:cs="Calibri"/>
          <w:i/>
          <w:iCs/>
        </w:rPr>
        <w:t>et al.</w:t>
      </w:r>
      <w:r w:rsidRPr="00965CFB">
        <w:rPr>
          <w:rFonts w:ascii="Calibri" w:cs="Calibri"/>
        </w:rPr>
        <w:t xml:space="preserve"> Efficient ancestry and mutation simulation with msprime 1.0. </w:t>
      </w:r>
      <w:r w:rsidRPr="00965CFB">
        <w:rPr>
          <w:rFonts w:ascii="Calibri" w:cs="Calibri"/>
          <w:i/>
          <w:iCs/>
        </w:rPr>
        <w:t>Genetics</w:t>
      </w:r>
      <w:r w:rsidRPr="00965CFB">
        <w:rPr>
          <w:rFonts w:ascii="Calibri" w:cs="Calibri"/>
        </w:rPr>
        <w:t xml:space="preserve"> </w:t>
      </w:r>
      <w:r w:rsidRPr="00965CFB">
        <w:rPr>
          <w:rFonts w:ascii="Calibri" w:cs="Calibri"/>
          <w:b/>
          <w:bCs/>
        </w:rPr>
        <w:t>220</w:t>
      </w:r>
      <w:r w:rsidRPr="00965CFB">
        <w:rPr>
          <w:rFonts w:ascii="Calibri" w:cs="Calibri"/>
        </w:rPr>
        <w:t>, iyab229 (2022).</w:t>
      </w:r>
    </w:p>
    <w:p w14:paraId="3CB496D6" w14:textId="77777777" w:rsidR="00965CFB" w:rsidRPr="00965CFB" w:rsidRDefault="00965CFB" w:rsidP="00965CFB">
      <w:pPr>
        <w:pStyle w:val="Bibliography"/>
        <w:rPr>
          <w:rFonts w:ascii="Calibri" w:cs="Calibri"/>
        </w:rPr>
      </w:pPr>
      <w:r w:rsidRPr="00965CFB">
        <w:rPr>
          <w:rFonts w:ascii="Calibri" w:cs="Calibri"/>
        </w:rPr>
        <w:t>13.</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sequences of 150,119 genomes in the UK Biobank. </w:t>
      </w:r>
      <w:r w:rsidRPr="00965CFB">
        <w:rPr>
          <w:rFonts w:ascii="Calibri" w:cs="Calibri"/>
          <w:i/>
          <w:iCs/>
        </w:rPr>
        <w:t>Nature</w:t>
      </w:r>
      <w:r w:rsidRPr="00965CFB">
        <w:rPr>
          <w:rFonts w:ascii="Calibri" w:cs="Calibri"/>
        </w:rPr>
        <w:t xml:space="preserve"> </w:t>
      </w:r>
      <w:r w:rsidRPr="00965CFB">
        <w:rPr>
          <w:rFonts w:ascii="Calibri" w:cs="Calibri"/>
          <w:b/>
          <w:bCs/>
        </w:rPr>
        <w:t>607</w:t>
      </w:r>
      <w:r w:rsidRPr="00965CFB">
        <w:rPr>
          <w:rFonts w:ascii="Calibri" w:cs="Calibri"/>
        </w:rPr>
        <w:t>, 732–740 (2022).</w:t>
      </w:r>
    </w:p>
    <w:p w14:paraId="770B5CC4" w14:textId="77777777" w:rsidR="00965CFB" w:rsidRPr="00965CFB" w:rsidRDefault="00965CFB" w:rsidP="00965CFB">
      <w:pPr>
        <w:pStyle w:val="Bibliography"/>
        <w:rPr>
          <w:rFonts w:ascii="Calibri" w:cs="Calibri"/>
        </w:rPr>
      </w:pPr>
      <w:r w:rsidRPr="00965CFB">
        <w:rPr>
          <w:rFonts w:ascii="Calibri" w:cs="Calibri"/>
        </w:rPr>
        <w:t>14.</w:t>
      </w:r>
      <w:r w:rsidRPr="00965CFB">
        <w:rPr>
          <w:rFonts w:ascii="Calibri" w:cs="Calibri"/>
        </w:rPr>
        <w:tab/>
        <w:t xml:space="preserve">Browning, B. L., Tian, X., Zhou, Y. &amp; Browning, S. R. Fast two-stage phasing of large-scale sequence data.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8</w:t>
      </w:r>
      <w:r w:rsidRPr="00965CFB">
        <w:rPr>
          <w:rFonts w:ascii="Calibri" w:cs="Calibri"/>
        </w:rPr>
        <w:t>, 1880–1890 (2021).</w:t>
      </w:r>
    </w:p>
    <w:p w14:paraId="09F2C0EB" w14:textId="77777777" w:rsidR="00965CFB" w:rsidRPr="00965CFB" w:rsidRDefault="00965CFB" w:rsidP="00965CFB">
      <w:pPr>
        <w:pStyle w:val="Bibliography"/>
        <w:rPr>
          <w:rFonts w:ascii="Calibri" w:cs="Calibri"/>
        </w:rPr>
      </w:pPr>
      <w:r w:rsidRPr="00965CFB">
        <w:rPr>
          <w:rFonts w:ascii="Calibri" w:cs="Calibri"/>
        </w:rPr>
        <w:t>15.</w:t>
      </w:r>
      <w:r w:rsidRPr="00965CFB">
        <w:rPr>
          <w:rFonts w:ascii="Calibri" w:cs="Calibri"/>
        </w:rPr>
        <w:tab/>
        <w:t xml:space="preserve">Browning, B. L. &amp; Browning, S. R. Statistical phasing of 150,119 sequenced genomes in the UK Biobank.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0</w:t>
      </w:r>
      <w:r w:rsidRPr="00965CFB">
        <w:rPr>
          <w:rFonts w:ascii="Calibri" w:cs="Calibri"/>
        </w:rPr>
        <w:t>, 161–165 (2023).</w:t>
      </w:r>
    </w:p>
    <w:p w14:paraId="40DFB8A2" w14:textId="77777777" w:rsidR="00965CFB" w:rsidRPr="00965CFB" w:rsidRDefault="00965CFB" w:rsidP="00965CFB">
      <w:pPr>
        <w:pStyle w:val="Bibliography"/>
        <w:rPr>
          <w:rFonts w:ascii="Calibri" w:cs="Calibri"/>
        </w:rPr>
      </w:pPr>
      <w:r w:rsidRPr="00965CFB">
        <w:rPr>
          <w:rFonts w:ascii="Calibri" w:cs="Calibri"/>
        </w:rPr>
        <w:t>16.</w:t>
      </w:r>
      <w:r w:rsidRPr="00965CFB">
        <w:rPr>
          <w:rFonts w:ascii="Calibri" w:cs="Calibri"/>
        </w:rPr>
        <w:tab/>
        <w:t xml:space="preserve">Betran, E., Rozas, J., Navarro, A. &amp; Barbadilla, A. The Estimation of the Number and the Length Distribution of Gene Conversion Tracts from Population DNA Sequence Data. </w:t>
      </w:r>
      <w:r w:rsidRPr="00965CFB">
        <w:rPr>
          <w:rFonts w:ascii="Calibri" w:cs="Calibri"/>
          <w:i/>
          <w:iCs/>
        </w:rPr>
        <w:t>Genetics</w:t>
      </w:r>
      <w:r w:rsidRPr="00965CFB">
        <w:rPr>
          <w:rFonts w:ascii="Calibri" w:cs="Calibri"/>
        </w:rPr>
        <w:t xml:space="preserve"> </w:t>
      </w:r>
      <w:r w:rsidRPr="00965CFB">
        <w:rPr>
          <w:rFonts w:ascii="Calibri" w:cs="Calibri"/>
          <w:b/>
          <w:bCs/>
        </w:rPr>
        <w:t>146</w:t>
      </w:r>
      <w:r w:rsidRPr="00965CFB">
        <w:rPr>
          <w:rFonts w:ascii="Calibri" w:cs="Calibri"/>
        </w:rPr>
        <w:t>, 89–99 (1997).</w:t>
      </w:r>
    </w:p>
    <w:p w14:paraId="61BB00B5" w14:textId="77777777" w:rsidR="00965CFB" w:rsidRPr="00965CFB" w:rsidRDefault="00965CFB" w:rsidP="00965CFB">
      <w:pPr>
        <w:pStyle w:val="Bibliography"/>
        <w:rPr>
          <w:rFonts w:ascii="Calibri" w:cs="Calibri"/>
        </w:rPr>
      </w:pPr>
      <w:r w:rsidRPr="00965CFB">
        <w:rPr>
          <w:rFonts w:ascii="Calibri" w:cs="Calibri"/>
        </w:rPr>
        <w:t>17.</w:t>
      </w:r>
      <w:r w:rsidRPr="00965CFB">
        <w:rPr>
          <w:rFonts w:ascii="Calibri" w:cs="Calibri"/>
        </w:rPr>
        <w:tab/>
        <w:t xml:space="preserve">Virtanen, P. </w:t>
      </w:r>
      <w:r w:rsidRPr="00965CFB">
        <w:rPr>
          <w:rFonts w:ascii="Calibri" w:cs="Calibri"/>
          <w:i/>
          <w:iCs/>
        </w:rPr>
        <w:t>et al.</w:t>
      </w:r>
      <w:r w:rsidRPr="00965CFB">
        <w:rPr>
          <w:rFonts w:ascii="Calibri" w:cs="Calibri"/>
        </w:rPr>
        <w:t xml:space="preserve"> SciPy 1.0: fundamental algorithms for scientific computing in Python. </w:t>
      </w:r>
      <w:r w:rsidRPr="00965CFB">
        <w:rPr>
          <w:rFonts w:ascii="Calibri" w:cs="Calibri"/>
          <w:i/>
          <w:iCs/>
        </w:rPr>
        <w:t>Nat Methods</w:t>
      </w:r>
      <w:r w:rsidRPr="00965CFB">
        <w:rPr>
          <w:rFonts w:ascii="Calibri" w:cs="Calibri"/>
        </w:rPr>
        <w:t xml:space="preserve"> </w:t>
      </w:r>
      <w:r w:rsidRPr="00965CFB">
        <w:rPr>
          <w:rFonts w:ascii="Calibri" w:cs="Calibri"/>
          <w:b/>
          <w:bCs/>
        </w:rPr>
        <w:t>17</w:t>
      </w:r>
      <w:r w:rsidRPr="00965CFB">
        <w:rPr>
          <w:rFonts w:ascii="Calibri" w:cs="Calibri"/>
        </w:rPr>
        <w:t>, 261–272 (2020).</w:t>
      </w:r>
    </w:p>
    <w:p w14:paraId="5E170222" w14:textId="77777777" w:rsidR="00965CFB" w:rsidRPr="00965CFB" w:rsidRDefault="00965CFB" w:rsidP="00965CFB">
      <w:pPr>
        <w:pStyle w:val="Bibliography"/>
        <w:rPr>
          <w:rFonts w:ascii="Calibri" w:cs="Calibri"/>
        </w:rPr>
      </w:pPr>
      <w:r w:rsidRPr="00965CFB">
        <w:rPr>
          <w:rFonts w:ascii="Calibri" w:cs="Calibri"/>
        </w:rPr>
        <w:t>18.</w:t>
      </w:r>
      <w:r w:rsidRPr="00965CFB">
        <w:rPr>
          <w:rFonts w:ascii="Calibri" w:cs="Calibri"/>
        </w:rPr>
        <w:tab/>
        <w:t xml:space="preserve">Tian, X., Cai, R. &amp; Browning, S. R. Estimating the genome-wide mutation rate from thousands of unrelated individual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9</w:t>
      </w:r>
      <w:r w:rsidRPr="00965CFB">
        <w:rPr>
          <w:rFonts w:ascii="Calibri" w:cs="Calibri"/>
        </w:rPr>
        <w:t>, 2178–2184 (2022).</w:t>
      </w:r>
    </w:p>
    <w:p w14:paraId="33B9BF26" w14:textId="77777777" w:rsidR="00965CFB" w:rsidRPr="00965CFB" w:rsidRDefault="00965CFB" w:rsidP="00965CFB">
      <w:pPr>
        <w:pStyle w:val="Bibliography"/>
        <w:rPr>
          <w:rFonts w:ascii="Calibri" w:cs="Calibri"/>
        </w:rPr>
      </w:pPr>
      <w:r w:rsidRPr="00965CFB">
        <w:rPr>
          <w:rFonts w:ascii="Calibri" w:cs="Calibri"/>
        </w:rPr>
        <w:t>19.</w:t>
      </w:r>
      <w:r w:rsidRPr="00965CFB">
        <w:rPr>
          <w:rFonts w:ascii="Calibri" w:cs="Calibri"/>
        </w:rPr>
        <w:tab/>
        <w:t xml:space="preserve">Palamara, P. F. </w:t>
      </w:r>
      <w:r w:rsidRPr="00965CFB">
        <w:rPr>
          <w:rFonts w:ascii="Calibri" w:cs="Calibri"/>
          <w:i/>
          <w:iCs/>
        </w:rPr>
        <w:t>et al.</w:t>
      </w:r>
      <w:r w:rsidRPr="00965CFB">
        <w:rPr>
          <w:rFonts w:ascii="Calibri" w:cs="Calibri"/>
        </w:rPr>
        <w:t xml:space="preserve"> Leveraging Distant Relatedness to Quantify Human Mutation and Gene-Conversion Rate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97</w:t>
      </w:r>
      <w:r w:rsidRPr="00965CFB">
        <w:rPr>
          <w:rFonts w:ascii="Calibri" w:cs="Calibri"/>
        </w:rPr>
        <w:t>, 775–789 (2015).</w:t>
      </w:r>
    </w:p>
    <w:p w14:paraId="77E6E4C0" w14:textId="77777777" w:rsidR="00965CFB" w:rsidRPr="00965CFB" w:rsidRDefault="00965CFB" w:rsidP="00965CFB">
      <w:pPr>
        <w:pStyle w:val="Bibliography"/>
        <w:rPr>
          <w:rFonts w:ascii="Calibri" w:cs="Calibri"/>
        </w:rPr>
      </w:pPr>
      <w:r w:rsidRPr="00965CFB">
        <w:rPr>
          <w:rFonts w:ascii="Calibri" w:cs="Calibri"/>
        </w:rPr>
        <w:lastRenderedPageBreak/>
        <w:t>20.</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Characterizing mutagenic effects of recombination through a sequence-level genetic map. </w:t>
      </w:r>
      <w:r w:rsidRPr="00965CFB">
        <w:rPr>
          <w:rFonts w:ascii="Calibri" w:cs="Calibri"/>
          <w:i/>
          <w:iCs/>
        </w:rPr>
        <w:t>Science</w:t>
      </w:r>
      <w:r w:rsidRPr="00965CFB">
        <w:rPr>
          <w:rFonts w:ascii="Calibri" w:cs="Calibri"/>
        </w:rPr>
        <w:t xml:space="preserve"> </w:t>
      </w:r>
      <w:r w:rsidRPr="00965CFB">
        <w:rPr>
          <w:rFonts w:ascii="Calibri" w:cs="Calibri"/>
          <w:b/>
          <w:bCs/>
        </w:rPr>
        <w:t>363</w:t>
      </w:r>
      <w:r w:rsidRPr="00965CFB">
        <w:rPr>
          <w:rFonts w:ascii="Calibri" w:cs="Calibri"/>
        </w:rPr>
        <w:t>, eaau1043 (2019).</w:t>
      </w:r>
    </w:p>
    <w:p w14:paraId="6FE292AF" w14:textId="77777777" w:rsidR="00965CFB" w:rsidRPr="00965CFB" w:rsidRDefault="00965CFB" w:rsidP="00965CFB">
      <w:pPr>
        <w:pStyle w:val="Bibliography"/>
        <w:rPr>
          <w:rFonts w:ascii="Calibri" w:cs="Calibri"/>
        </w:rPr>
      </w:pPr>
      <w:r w:rsidRPr="00965CFB">
        <w:rPr>
          <w:rFonts w:ascii="Calibri" w:cs="Calibri"/>
        </w:rPr>
        <w:t>21.</w:t>
      </w:r>
      <w:r w:rsidRPr="00965CFB">
        <w:rPr>
          <w:rFonts w:ascii="Calibri" w:cs="Calibri"/>
        </w:rPr>
        <w:tab/>
        <w:t xml:space="preserve">Fullerton, S. M., Bernardo Carvalho, A. &amp; Clark, A. G. Local Rates of Recombination Are Positively Correlated with GC Content in the Human Genome. </w:t>
      </w:r>
      <w:r w:rsidRPr="00965CFB">
        <w:rPr>
          <w:rFonts w:ascii="Calibri" w:cs="Calibri"/>
          <w:i/>
          <w:iCs/>
        </w:rPr>
        <w:t>Molecular Biology and Evolution</w:t>
      </w:r>
      <w:r w:rsidRPr="00965CFB">
        <w:rPr>
          <w:rFonts w:ascii="Calibri" w:cs="Calibri"/>
        </w:rPr>
        <w:t xml:space="preserve"> </w:t>
      </w:r>
      <w:r w:rsidRPr="00965CFB">
        <w:rPr>
          <w:rFonts w:ascii="Calibri" w:cs="Calibri"/>
          <w:b/>
          <w:bCs/>
        </w:rPr>
        <w:t>18</w:t>
      </w:r>
      <w:r w:rsidRPr="00965CFB">
        <w:rPr>
          <w:rFonts w:ascii="Calibri" w:cs="Calibri"/>
        </w:rPr>
        <w:t>, 1139–1142 (2001).</w:t>
      </w:r>
    </w:p>
    <w:p w14:paraId="70BBAEFB" w14:textId="622223DB" w:rsidR="00E356ED" w:rsidRDefault="00F213C9" w:rsidP="00965CFB">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Default="00ED61EA" w:rsidP="00ED61EA"/>
    <w:p w14:paraId="0968B9FB" w14:textId="77777777" w:rsidR="00D81E92" w:rsidRDefault="00D81E92" w:rsidP="00ED61EA"/>
    <w:p w14:paraId="13C9B59D" w14:textId="77777777" w:rsidR="00D81E92" w:rsidRDefault="00D81E92" w:rsidP="00ED61EA"/>
    <w:p w14:paraId="443B9ACB" w14:textId="77777777" w:rsidR="00D81E92" w:rsidRDefault="00D81E92" w:rsidP="00ED61EA"/>
    <w:p w14:paraId="673B37B8" w14:textId="77777777" w:rsidR="00D81E92" w:rsidRDefault="00D81E92" w:rsidP="00ED61EA"/>
    <w:p w14:paraId="7A81ED9C" w14:textId="77777777" w:rsidR="00D81E92" w:rsidRDefault="00D81E92" w:rsidP="00ED61EA"/>
    <w:p w14:paraId="58566E78" w14:textId="77777777" w:rsidR="00D81E92" w:rsidRDefault="00D81E92" w:rsidP="00ED61EA"/>
    <w:p w14:paraId="665C3764" w14:textId="77777777" w:rsidR="00D81E92" w:rsidRDefault="00D81E92" w:rsidP="00ED61EA"/>
    <w:p w14:paraId="17E830D7" w14:textId="3290A0D8" w:rsidR="00D81E92" w:rsidRDefault="00D81E92" w:rsidP="00ED61EA"/>
    <w:p w14:paraId="5D4FD1E4" w14:textId="77777777" w:rsidR="00AF2FAE" w:rsidRPr="00ED61EA" w:rsidRDefault="00AF2FAE"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lastRenderedPageBreak/>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1B66091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 xml:space="preserve">(second column). We report the empirical bias (third column) and standard deviation (fourth column) of </w:t>
      </w:r>
      <w:r w:rsidR="00BF59FE">
        <w:rPr>
          <w:rFonts w:ascii="Calibri" w:hAnsi="Calibri" w:cs="Calibri"/>
          <w:iCs/>
          <w:szCs w:val="22"/>
        </w:rPr>
        <w:t>our estimate of the mean</w:t>
      </w:r>
      <w:r w:rsidR="000C586F">
        <w:rPr>
          <w:rFonts w:ascii="Calibri" w:hAnsi="Calibri" w:cs="Calibri"/>
          <w:iCs/>
          <w:szCs w:val="22"/>
        </w:rPr>
        <w:t>,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w:t>
      </w:r>
      <w:r w:rsidR="00A33B61" w:rsidRPr="005E43E1">
        <w:rPr>
          <w:rFonts w:ascii="Calibri" w:hAnsi="Calibri" w:cs="Calibri"/>
          <w:iCs/>
          <w:szCs w:val="22"/>
        </w:rPr>
        <w:t>Akaike Information Criterion (AIC</w:t>
      </w:r>
      <w:r w:rsidR="00A33B61">
        <w:rPr>
          <w:rFonts w:ascii="Calibri" w:hAnsi="Calibri" w:cs="Calibri"/>
          <w:iCs/>
          <w:szCs w:val="22"/>
        </w:rPr>
        <w:t>)</w:t>
      </w:r>
      <w:r w:rsidR="00A33B61">
        <w:t xml:space="preserve"> </w:t>
      </w:r>
      <w:r>
        <w:t>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lastRenderedPageBreak/>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38ED320E"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 xml:space="preserve">was selected by </w:t>
      </w:r>
      <w:r w:rsidR="000D49FE" w:rsidRPr="000D49FE">
        <w:rPr>
          <w:rFonts w:ascii="Calibri" w:hAnsi="Calibri" w:cs="Calibri"/>
          <w:b/>
          <w:bCs/>
          <w:iCs/>
          <w:szCs w:val="22"/>
        </w:rPr>
        <w:t>the Akaike Information Criterion</w:t>
      </w:r>
      <w:r w:rsidR="000D49FE">
        <w:rPr>
          <w:rFonts w:ascii="Calibri" w:hAnsi="Calibri" w:cs="Calibri"/>
          <w:b/>
          <w:bCs/>
          <w:iCs/>
          <w:szCs w:val="22"/>
        </w:rPr>
        <w:t xml:space="preserve">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w:t>
      </w:r>
      <w:r w:rsidR="000D49FE">
        <w:rPr>
          <w:rFonts w:ascii="Calibri" w:hAnsi="Calibri" w:cs="Calibri"/>
          <w:iCs/>
          <w:szCs w:val="22"/>
        </w:rPr>
        <w:t>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98AE48" w14:textId="77777777" w:rsidR="00E82A46" w:rsidRDefault="00E82A46" w:rsidP="00EE1442">
      <w:pPr>
        <w:spacing w:after="0" w:line="240" w:lineRule="auto"/>
      </w:pPr>
      <w:r>
        <w:separator/>
      </w:r>
    </w:p>
  </w:endnote>
  <w:endnote w:type="continuationSeparator" w:id="0">
    <w:p w14:paraId="3C8928E5" w14:textId="77777777" w:rsidR="00E82A46" w:rsidRDefault="00E82A4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E24569" w:rsidRDefault="00E24569">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E24569" w:rsidRDefault="00E245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C6746B" w14:textId="77777777" w:rsidR="00E82A46" w:rsidRDefault="00E82A46" w:rsidP="00EE1442">
      <w:pPr>
        <w:spacing w:after="0" w:line="240" w:lineRule="auto"/>
      </w:pPr>
      <w:r>
        <w:separator/>
      </w:r>
    </w:p>
  </w:footnote>
  <w:footnote w:type="continuationSeparator" w:id="0">
    <w:p w14:paraId="64491818" w14:textId="77777777" w:rsidR="00E82A46" w:rsidRDefault="00E82A4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532646">
    <w:abstractNumId w:val="11"/>
  </w:num>
  <w:num w:numId="2" w16cid:durableId="1735198488">
    <w:abstractNumId w:val="3"/>
  </w:num>
  <w:num w:numId="3" w16cid:durableId="564295375">
    <w:abstractNumId w:val="4"/>
  </w:num>
  <w:num w:numId="4" w16cid:durableId="992568690">
    <w:abstractNumId w:val="2"/>
  </w:num>
  <w:num w:numId="5" w16cid:durableId="135344560">
    <w:abstractNumId w:val="15"/>
  </w:num>
  <w:num w:numId="6" w16cid:durableId="203835495">
    <w:abstractNumId w:val="13"/>
  </w:num>
  <w:num w:numId="7" w16cid:durableId="2073384743">
    <w:abstractNumId w:val="6"/>
  </w:num>
  <w:num w:numId="8" w16cid:durableId="167452377">
    <w:abstractNumId w:val="0"/>
  </w:num>
  <w:num w:numId="9" w16cid:durableId="1614173624">
    <w:abstractNumId w:val="9"/>
  </w:num>
  <w:num w:numId="10" w16cid:durableId="161048373">
    <w:abstractNumId w:val="7"/>
  </w:num>
  <w:num w:numId="11" w16cid:durableId="2015568292">
    <w:abstractNumId w:val="1"/>
  </w:num>
  <w:num w:numId="12" w16cid:durableId="2076200447">
    <w:abstractNumId w:val="5"/>
  </w:num>
  <w:num w:numId="13" w16cid:durableId="660886349">
    <w:abstractNumId w:val="10"/>
  </w:num>
  <w:num w:numId="14" w16cid:durableId="630674857">
    <w:abstractNumId w:val="14"/>
  </w:num>
  <w:num w:numId="15" w16cid:durableId="1410081210">
    <w:abstractNumId w:val="16"/>
  </w:num>
  <w:num w:numId="16" w16cid:durableId="2022313049">
    <w:abstractNumId w:val="8"/>
  </w:num>
  <w:num w:numId="17" w16cid:durableId="54015992">
    <w:abstractNumId w:val="18"/>
  </w:num>
  <w:num w:numId="18" w16cid:durableId="1561868256">
    <w:abstractNumId w:val="17"/>
  </w:num>
  <w:num w:numId="19" w16cid:durableId="5524737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5A"/>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178"/>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5C7"/>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8CE"/>
    <w:rsid w:val="00081EE1"/>
    <w:rsid w:val="00081EEC"/>
    <w:rsid w:val="00082310"/>
    <w:rsid w:val="00082713"/>
    <w:rsid w:val="00082A30"/>
    <w:rsid w:val="00082B02"/>
    <w:rsid w:val="00082B97"/>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5FDE"/>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9FE"/>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312"/>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A0E"/>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0DB"/>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287"/>
    <w:rsid w:val="001C7558"/>
    <w:rsid w:val="001C7CF0"/>
    <w:rsid w:val="001C7DB0"/>
    <w:rsid w:val="001D0062"/>
    <w:rsid w:val="001D01E1"/>
    <w:rsid w:val="001D0479"/>
    <w:rsid w:val="001D191F"/>
    <w:rsid w:val="001D19E1"/>
    <w:rsid w:val="001D26F4"/>
    <w:rsid w:val="001D294B"/>
    <w:rsid w:val="001D29E4"/>
    <w:rsid w:val="001D2ADE"/>
    <w:rsid w:val="001D2ED8"/>
    <w:rsid w:val="001D3658"/>
    <w:rsid w:val="001D3BA0"/>
    <w:rsid w:val="001D3C33"/>
    <w:rsid w:val="001D3DAF"/>
    <w:rsid w:val="001D4717"/>
    <w:rsid w:val="001D569B"/>
    <w:rsid w:val="001D5C10"/>
    <w:rsid w:val="001D5EF4"/>
    <w:rsid w:val="001D643B"/>
    <w:rsid w:val="001D6D83"/>
    <w:rsid w:val="001D7925"/>
    <w:rsid w:val="001E1460"/>
    <w:rsid w:val="001E1953"/>
    <w:rsid w:val="001E1B46"/>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64A"/>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37"/>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3C57"/>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A4A"/>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B69"/>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4C9"/>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2DBD"/>
    <w:rsid w:val="002D3020"/>
    <w:rsid w:val="002D320F"/>
    <w:rsid w:val="002D3442"/>
    <w:rsid w:val="002D377B"/>
    <w:rsid w:val="002D3885"/>
    <w:rsid w:val="002D3902"/>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6FBD"/>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4"/>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882"/>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7E2"/>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5ECC"/>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1C58"/>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6D91"/>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D7F"/>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DDB"/>
    <w:rsid w:val="003F4FA7"/>
    <w:rsid w:val="003F52ED"/>
    <w:rsid w:val="003F5595"/>
    <w:rsid w:val="003F559F"/>
    <w:rsid w:val="003F595C"/>
    <w:rsid w:val="003F5BFC"/>
    <w:rsid w:val="003F69CC"/>
    <w:rsid w:val="003F6E83"/>
    <w:rsid w:val="003F75FE"/>
    <w:rsid w:val="003F7A41"/>
    <w:rsid w:val="0040043F"/>
    <w:rsid w:val="0040073D"/>
    <w:rsid w:val="00401460"/>
    <w:rsid w:val="00401470"/>
    <w:rsid w:val="00401EA9"/>
    <w:rsid w:val="00402997"/>
    <w:rsid w:val="00402A9A"/>
    <w:rsid w:val="00402DAB"/>
    <w:rsid w:val="00403747"/>
    <w:rsid w:val="004039D5"/>
    <w:rsid w:val="00403E8A"/>
    <w:rsid w:val="00404401"/>
    <w:rsid w:val="0040533A"/>
    <w:rsid w:val="00405537"/>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33D"/>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793"/>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A3E"/>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691"/>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97D"/>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A1"/>
    <w:rsid w:val="004B5FDE"/>
    <w:rsid w:val="004B6824"/>
    <w:rsid w:val="004B6ECA"/>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3E4A"/>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1C0"/>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89E"/>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1DDE"/>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0AD"/>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0A84"/>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0F73"/>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3E2"/>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3CF0"/>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7C4"/>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66C"/>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6799"/>
    <w:rsid w:val="006974E6"/>
    <w:rsid w:val="006976C2"/>
    <w:rsid w:val="00697990"/>
    <w:rsid w:val="00697FE0"/>
    <w:rsid w:val="006A0036"/>
    <w:rsid w:val="006A0129"/>
    <w:rsid w:val="006A042A"/>
    <w:rsid w:val="006A06D4"/>
    <w:rsid w:val="006A085E"/>
    <w:rsid w:val="006A09C8"/>
    <w:rsid w:val="006A0FB5"/>
    <w:rsid w:val="006A0FB9"/>
    <w:rsid w:val="006A1582"/>
    <w:rsid w:val="006A1DE6"/>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38C"/>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9A"/>
    <w:rsid w:val="006B61B2"/>
    <w:rsid w:val="006B6D0D"/>
    <w:rsid w:val="006B6E31"/>
    <w:rsid w:val="006B724A"/>
    <w:rsid w:val="006B7A40"/>
    <w:rsid w:val="006B7A9F"/>
    <w:rsid w:val="006B7D35"/>
    <w:rsid w:val="006C09C5"/>
    <w:rsid w:val="006C0A7A"/>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CEF"/>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3E"/>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7CB"/>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6FCC"/>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3C6"/>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24D"/>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2C0A"/>
    <w:rsid w:val="007B3025"/>
    <w:rsid w:val="007B3029"/>
    <w:rsid w:val="007B32E7"/>
    <w:rsid w:val="007B368E"/>
    <w:rsid w:val="007B383D"/>
    <w:rsid w:val="007B3C21"/>
    <w:rsid w:val="007B4EEA"/>
    <w:rsid w:val="007B5199"/>
    <w:rsid w:val="007B53D5"/>
    <w:rsid w:val="007B5775"/>
    <w:rsid w:val="007B5777"/>
    <w:rsid w:val="007B608E"/>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23E"/>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7DA"/>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76"/>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0EFF"/>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07E9A"/>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4F"/>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6E24"/>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2BE"/>
    <w:rsid w:val="0084494A"/>
    <w:rsid w:val="00844C76"/>
    <w:rsid w:val="00844DAB"/>
    <w:rsid w:val="00845484"/>
    <w:rsid w:val="0084586C"/>
    <w:rsid w:val="00845BC5"/>
    <w:rsid w:val="00845DC5"/>
    <w:rsid w:val="00845E18"/>
    <w:rsid w:val="00845E9F"/>
    <w:rsid w:val="008469D9"/>
    <w:rsid w:val="00847C7D"/>
    <w:rsid w:val="00847DF8"/>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3AE4"/>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28F"/>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85D"/>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52A"/>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354"/>
    <w:rsid w:val="00962EE0"/>
    <w:rsid w:val="00962F2F"/>
    <w:rsid w:val="00963044"/>
    <w:rsid w:val="0096310E"/>
    <w:rsid w:val="00963D71"/>
    <w:rsid w:val="00963ED6"/>
    <w:rsid w:val="00964315"/>
    <w:rsid w:val="009650E7"/>
    <w:rsid w:val="00965388"/>
    <w:rsid w:val="009658EB"/>
    <w:rsid w:val="00965CF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2FDA"/>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56E"/>
    <w:rsid w:val="009777A7"/>
    <w:rsid w:val="009810C8"/>
    <w:rsid w:val="0098178A"/>
    <w:rsid w:val="00981905"/>
    <w:rsid w:val="00981E89"/>
    <w:rsid w:val="00982137"/>
    <w:rsid w:val="0098290B"/>
    <w:rsid w:val="0098302B"/>
    <w:rsid w:val="00983179"/>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2ABE"/>
    <w:rsid w:val="009932A7"/>
    <w:rsid w:val="009934EB"/>
    <w:rsid w:val="0099363F"/>
    <w:rsid w:val="009937F8"/>
    <w:rsid w:val="00993C58"/>
    <w:rsid w:val="00993D6F"/>
    <w:rsid w:val="00993F18"/>
    <w:rsid w:val="00994731"/>
    <w:rsid w:val="00994B65"/>
    <w:rsid w:val="00994CBC"/>
    <w:rsid w:val="00995683"/>
    <w:rsid w:val="009965B0"/>
    <w:rsid w:val="009967DC"/>
    <w:rsid w:val="00996D78"/>
    <w:rsid w:val="00997B68"/>
    <w:rsid w:val="00997DE6"/>
    <w:rsid w:val="00997FA3"/>
    <w:rsid w:val="009A00C4"/>
    <w:rsid w:val="009A0170"/>
    <w:rsid w:val="009A0172"/>
    <w:rsid w:val="009A0242"/>
    <w:rsid w:val="009A031B"/>
    <w:rsid w:val="009A0500"/>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0F1C"/>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408"/>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D7CA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422"/>
    <w:rsid w:val="009F66B7"/>
    <w:rsid w:val="009F678B"/>
    <w:rsid w:val="009F67C0"/>
    <w:rsid w:val="009F6978"/>
    <w:rsid w:val="009F72F6"/>
    <w:rsid w:val="009F7321"/>
    <w:rsid w:val="009F77E9"/>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07F05"/>
    <w:rsid w:val="00A1003C"/>
    <w:rsid w:val="00A105AD"/>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640"/>
    <w:rsid w:val="00A32BEE"/>
    <w:rsid w:val="00A32C9C"/>
    <w:rsid w:val="00A33B61"/>
    <w:rsid w:val="00A33B87"/>
    <w:rsid w:val="00A34B0A"/>
    <w:rsid w:val="00A34CA6"/>
    <w:rsid w:val="00A34E8F"/>
    <w:rsid w:val="00A36004"/>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5E9B"/>
    <w:rsid w:val="00A960EC"/>
    <w:rsid w:val="00A96BE0"/>
    <w:rsid w:val="00A970CE"/>
    <w:rsid w:val="00A97FAD"/>
    <w:rsid w:val="00AA08BC"/>
    <w:rsid w:val="00AA0D69"/>
    <w:rsid w:val="00AA0F1A"/>
    <w:rsid w:val="00AA11F1"/>
    <w:rsid w:val="00AA1615"/>
    <w:rsid w:val="00AA1FC9"/>
    <w:rsid w:val="00AA2016"/>
    <w:rsid w:val="00AA3122"/>
    <w:rsid w:val="00AA31CA"/>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2DC5"/>
    <w:rsid w:val="00AC3256"/>
    <w:rsid w:val="00AC3860"/>
    <w:rsid w:val="00AC3D24"/>
    <w:rsid w:val="00AC3DD7"/>
    <w:rsid w:val="00AC4225"/>
    <w:rsid w:val="00AC4749"/>
    <w:rsid w:val="00AC4C44"/>
    <w:rsid w:val="00AC4EC8"/>
    <w:rsid w:val="00AC50F7"/>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03E8"/>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2FAE"/>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871"/>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0A9"/>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4D7"/>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3F62"/>
    <w:rsid w:val="00B443C4"/>
    <w:rsid w:val="00B4497F"/>
    <w:rsid w:val="00B44A1E"/>
    <w:rsid w:val="00B44CE8"/>
    <w:rsid w:val="00B44FCD"/>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396"/>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0D8A"/>
    <w:rsid w:val="00B61249"/>
    <w:rsid w:val="00B61B0F"/>
    <w:rsid w:val="00B61D1E"/>
    <w:rsid w:val="00B621BB"/>
    <w:rsid w:val="00B6270B"/>
    <w:rsid w:val="00B6287A"/>
    <w:rsid w:val="00B629DF"/>
    <w:rsid w:val="00B63313"/>
    <w:rsid w:val="00B6348F"/>
    <w:rsid w:val="00B63992"/>
    <w:rsid w:val="00B63A04"/>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637"/>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2745"/>
    <w:rsid w:val="00BB3274"/>
    <w:rsid w:val="00BB37DC"/>
    <w:rsid w:val="00BB3994"/>
    <w:rsid w:val="00BB3D30"/>
    <w:rsid w:val="00BB486A"/>
    <w:rsid w:val="00BB4921"/>
    <w:rsid w:val="00BB510C"/>
    <w:rsid w:val="00BB6E48"/>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4E5"/>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9FE"/>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5B"/>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25B"/>
    <w:rsid w:val="00C16B9D"/>
    <w:rsid w:val="00C16BEE"/>
    <w:rsid w:val="00C16C2B"/>
    <w:rsid w:val="00C170F7"/>
    <w:rsid w:val="00C177F8"/>
    <w:rsid w:val="00C178B7"/>
    <w:rsid w:val="00C17909"/>
    <w:rsid w:val="00C17EE0"/>
    <w:rsid w:val="00C203AF"/>
    <w:rsid w:val="00C206A8"/>
    <w:rsid w:val="00C20A9E"/>
    <w:rsid w:val="00C20B41"/>
    <w:rsid w:val="00C21109"/>
    <w:rsid w:val="00C21198"/>
    <w:rsid w:val="00C213DF"/>
    <w:rsid w:val="00C21603"/>
    <w:rsid w:val="00C218C5"/>
    <w:rsid w:val="00C21914"/>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6B8B"/>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2B6"/>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4C06"/>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4B15"/>
    <w:rsid w:val="00CD50CD"/>
    <w:rsid w:val="00CD56F5"/>
    <w:rsid w:val="00CD71F4"/>
    <w:rsid w:val="00CD75DE"/>
    <w:rsid w:val="00CD7B2B"/>
    <w:rsid w:val="00CD7BB5"/>
    <w:rsid w:val="00CD7C0B"/>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5F2D"/>
    <w:rsid w:val="00CE64DC"/>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22"/>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271"/>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040"/>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6EB"/>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808"/>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1E92"/>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8E4"/>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4A4"/>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A63"/>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2FC6"/>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CBA"/>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8F2"/>
    <w:rsid w:val="00E21BEB"/>
    <w:rsid w:val="00E2361A"/>
    <w:rsid w:val="00E238F0"/>
    <w:rsid w:val="00E240BF"/>
    <w:rsid w:val="00E24569"/>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02"/>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27F"/>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59E"/>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A46"/>
    <w:rsid w:val="00E82BFB"/>
    <w:rsid w:val="00E82F69"/>
    <w:rsid w:val="00E82FD4"/>
    <w:rsid w:val="00E8322A"/>
    <w:rsid w:val="00E8385F"/>
    <w:rsid w:val="00E838A5"/>
    <w:rsid w:val="00E839A2"/>
    <w:rsid w:val="00E83CCC"/>
    <w:rsid w:val="00E8452E"/>
    <w:rsid w:val="00E845AA"/>
    <w:rsid w:val="00E84B05"/>
    <w:rsid w:val="00E84C9A"/>
    <w:rsid w:val="00E84ECE"/>
    <w:rsid w:val="00E84FE0"/>
    <w:rsid w:val="00E85402"/>
    <w:rsid w:val="00E85455"/>
    <w:rsid w:val="00E855F0"/>
    <w:rsid w:val="00E85627"/>
    <w:rsid w:val="00E857B4"/>
    <w:rsid w:val="00E85890"/>
    <w:rsid w:val="00E858F4"/>
    <w:rsid w:val="00E85933"/>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5FED"/>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0F7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6D1"/>
    <w:rsid w:val="00F05E79"/>
    <w:rsid w:val="00F06EC8"/>
    <w:rsid w:val="00F0710A"/>
    <w:rsid w:val="00F07658"/>
    <w:rsid w:val="00F07881"/>
    <w:rsid w:val="00F07ABD"/>
    <w:rsid w:val="00F07B21"/>
    <w:rsid w:val="00F07CB7"/>
    <w:rsid w:val="00F07DA1"/>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797"/>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2DF7"/>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5FD6"/>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BA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506"/>
    <w:rsid w:val="00F86D9D"/>
    <w:rsid w:val="00F86DD4"/>
    <w:rsid w:val="00F871D7"/>
    <w:rsid w:val="00F876A1"/>
    <w:rsid w:val="00F879CA"/>
    <w:rsid w:val="00F87B59"/>
    <w:rsid w:val="00F87DB6"/>
    <w:rsid w:val="00F90220"/>
    <w:rsid w:val="00F9044F"/>
    <w:rsid w:val="00F9086C"/>
    <w:rsid w:val="00F90B45"/>
    <w:rsid w:val="00F90F71"/>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C67"/>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C7E6C"/>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0EB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4ABE"/>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lengths"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F7DC1-86B7-42AF-B3A5-0390B708C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26992</Words>
  <Characters>153861</Characters>
  <Application>Microsoft Office Word</Application>
  <DocSecurity>0</DocSecurity>
  <Lines>1282</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cp:revision>
  <cp:lastPrinted>2025-05-28T22:57:00Z</cp:lastPrinted>
  <dcterms:created xsi:type="dcterms:W3CDTF">2025-05-28T22:57:00Z</dcterms:created>
  <dcterms:modified xsi:type="dcterms:W3CDTF">2025-05-2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X659utf"/&gt;&lt;style id="http://www.zotero.org/styles/nature" hasBibliography="1" bibliographyStyleHasBeenSet="1"/&gt;&lt;prefs&gt;&lt;pref name="fieldType" value="Field"/&gt;&lt;/prefs&gt;&lt;/data&gt;</vt:lpwstr>
  </property>
  <property fmtid="{D5CDD505-2E9C-101B-9397-08002B2CF9AE}" pid="3" name="ZOTERO_PREF_2">
    <vt:lpwstr/>
  </property>
</Properties>
</file>